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FE78C1" w:rsidRDefault="00FE78C1" w:rsidP="00AE1648">
      <w:pPr>
        <w:pStyle w:val="Prrafodelista"/>
        <w:numPr>
          <w:ilvl w:val="0"/>
          <w:numId w:val="4"/>
        </w:numPr>
        <w:jc w:val="left"/>
      </w:pPr>
      <w:proofErr w:type="spellStart"/>
      <w:r>
        <w:t>ACoP</w:t>
      </w:r>
      <w:proofErr w:type="spellEnd"/>
      <w:r>
        <w:t>: Arteria Comunicante Posterior</w:t>
      </w:r>
    </w:p>
    <w:p w:rsidR="007E1D23" w:rsidRDefault="007E1D23" w:rsidP="00AE1648">
      <w:pPr>
        <w:pStyle w:val="Prrafodelista"/>
        <w:numPr>
          <w:ilvl w:val="0"/>
          <w:numId w:val="4"/>
        </w:numPr>
        <w:jc w:val="left"/>
      </w:pPr>
      <w:r>
        <w:t>ACM: Arteria Cerebral Media</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0D6641" w:rsidRDefault="000D6641" w:rsidP="00AE1648">
      <w:pPr>
        <w:pStyle w:val="Prrafodelista"/>
        <w:numPr>
          <w:ilvl w:val="0"/>
          <w:numId w:val="4"/>
        </w:numPr>
        <w:jc w:val="left"/>
      </w:pPr>
      <w:r>
        <w:t xml:space="preserve">NIS: </w:t>
      </w:r>
      <w:proofErr w:type="spellStart"/>
      <w:r w:rsidRPr="000D6641">
        <w:t>Nation</w:t>
      </w:r>
      <w:r w:rsidR="004625BB">
        <w:t>al</w:t>
      </w:r>
      <w:proofErr w:type="spellEnd"/>
      <w:r w:rsidRPr="000D6641">
        <w:t xml:space="preserve"> </w:t>
      </w:r>
      <w:proofErr w:type="spellStart"/>
      <w:r w:rsidRPr="000D6641">
        <w:t>Inpatient</w:t>
      </w:r>
      <w:proofErr w:type="spellEnd"/>
      <w:r w:rsidRPr="000D6641">
        <w:t xml:space="preserve"> </w:t>
      </w:r>
      <w:proofErr w:type="spellStart"/>
      <w:r w:rsidRPr="000D6641">
        <w:t>Sample</w:t>
      </w:r>
      <w:proofErr w:type="spellEnd"/>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FE78C1" w:rsidRDefault="005B305F" w:rsidP="00FE78C1">
      <w:pPr>
        <w:pStyle w:val="Prrafodelista"/>
        <w:numPr>
          <w:ilvl w:val="0"/>
          <w:numId w:val="4"/>
        </w:numPr>
        <w:jc w:val="left"/>
      </w:pPr>
      <w:r>
        <w:t>IC: Intervalo de Confianza</w:t>
      </w:r>
    </w:p>
    <w:p w:rsidR="00FE78C1" w:rsidRPr="007E5172" w:rsidRDefault="00FE78C1" w:rsidP="00FE78C1">
      <w:pPr>
        <w:pStyle w:val="Prrafodelista"/>
        <w:numPr>
          <w:ilvl w:val="0"/>
          <w:numId w:val="4"/>
        </w:numPr>
        <w:jc w:val="left"/>
        <w:sectPr w:rsidR="00FE78C1" w:rsidRPr="007E5172"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087ABF"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4140000" w:history="1">
        <w:r w:rsidR="00087ABF" w:rsidRPr="008433DE">
          <w:rPr>
            <w:rStyle w:val="Hipervnculo"/>
            <w:noProof/>
          </w:rPr>
          <w:t>Introducción</w:t>
        </w:r>
        <w:r w:rsidR="00087ABF">
          <w:rPr>
            <w:noProof/>
            <w:webHidden/>
          </w:rPr>
          <w:tab/>
        </w:r>
        <w:r w:rsidR="00087ABF">
          <w:rPr>
            <w:noProof/>
            <w:webHidden/>
          </w:rPr>
          <w:fldChar w:fldCharType="begin"/>
        </w:r>
        <w:r w:rsidR="00087ABF">
          <w:rPr>
            <w:noProof/>
            <w:webHidden/>
          </w:rPr>
          <w:instrText xml:space="preserve"> PAGEREF _Toc514140000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01" w:history="1">
        <w:r w:rsidR="00087ABF" w:rsidRPr="008433DE">
          <w:rPr>
            <w:rStyle w:val="Hipervnculo"/>
            <w:noProof/>
          </w:rPr>
          <w:t>Definición de aneurisma incidental</w:t>
        </w:r>
        <w:r w:rsidR="00087ABF">
          <w:rPr>
            <w:noProof/>
            <w:webHidden/>
          </w:rPr>
          <w:tab/>
        </w:r>
        <w:r w:rsidR="00087ABF">
          <w:rPr>
            <w:noProof/>
            <w:webHidden/>
          </w:rPr>
          <w:fldChar w:fldCharType="begin"/>
        </w:r>
        <w:r w:rsidR="00087ABF">
          <w:rPr>
            <w:noProof/>
            <w:webHidden/>
          </w:rPr>
          <w:instrText xml:space="preserve"> PAGEREF _Toc514140001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02" w:history="1">
        <w:r w:rsidR="00087ABF" w:rsidRPr="008433DE">
          <w:rPr>
            <w:rStyle w:val="Hipervnculo"/>
            <w:noProof/>
          </w:rPr>
          <w:t>Epidemiología</w:t>
        </w:r>
        <w:r w:rsidR="00087ABF">
          <w:rPr>
            <w:noProof/>
            <w:webHidden/>
          </w:rPr>
          <w:tab/>
        </w:r>
        <w:r w:rsidR="00087ABF">
          <w:rPr>
            <w:noProof/>
            <w:webHidden/>
          </w:rPr>
          <w:fldChar w:fldCharType="begin"/>
        </w:r>
        <w:r w:rsidR="00087ABF">
          <w:rPr>
            <w:noProof/>
            <w:webHidden/>
          </w:rPr>
          <w:instrText xml:space="preserve"> PAGEREF _Toc514140002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03" w:history="1">
        <w:r w:rsidR="00087ABF" w:rsidRPr="008433DE">
          <w:rPr>
            <w:rStyle w:val="Hipervnculo"/>
            <w:noProof/>
          </w:rPr>
          <w:t>Historia natural del aneurisma</w:t>
        </w:r>
        <w:r w:rsidR="00087ABF">
          <w:rPr>
            <w:noProof/>
            <w:webHidden/>
          </w:rPr>
          <w:tab/>
        </w:r>
        <w:r w:rsidR="00087ABF">
          <w:rPr>
            <w:noProof/>
            <w:webHidden/>
          </w:rPr>
          <w:fldChar w:fldCharType="begin"/>
        </w:r>
        <w:r w:rsidR="00087ABF">
          <w:rPr>
            <w:noProof/>
            <w:webHidden/>
          </w:rPr>
          <w:instrText xml:space="preserve"> PAGEREF _Toc514140003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4972A7">
      <w:pPr>
        <w:pStyle w:val="TDC3"/>
        <w:tabs>
          <w:tab w:val="right" w:leader="dot" w:pos="8494"/>
        </w:tabs>
        <w:rPr>
          <w:rFonts w:eastAsiaTheme="minorEastAsia"/>
          <w:i w:val="0"/>
          <w:iCs w:val="0"/>
          <w:noProof/>
          <w:sz w:val="22"/>
          <w:szCs w:val="22"/>
          <w:lang w:eastAsia="es-ES"/>
        </w:rPr>
      </w:pPr>
      <w:hyperlink w:anchor="_Toc514140004" w:history="1">
        <w:r w:rsidR="00087ABF" w:rsidRPr="008433DE">
          <w:rPr>
            <w:rStyle w:val="Hipervnculo"/>
            <w:noProof/>
          </w:rPr>
          <w:t>Hemorragia Subaracnoidea (HSA)</w:t>
        </w:r>
        <w:r w:rsidR="00087ABF">
          <w:rPr>
            <w:noProof/>
            <w:webHidden/>
          </w:rPr>
          <w:tab/>
        </w:r>
        <w:r w:rsidR="00087ABF">
          <w:rPr>
            <w:noProof/>
            <w:webHidden/>
          </w:rPr>
          <w:fldChar w:fldCharType="begin"/>
        </w:r>
        <w:r w:rsidR="00087ABF">
          <w:rPr>
            <w:noProof/>
            <w:webHidden/>
          </w:rPr>
          <w:instrText xml:space="preserve"> PAGEREF _Toc514140004 \h </w:instrText>
        </w:r>
        <w:r w:rsidR="00087ABF">
          <w:rPr>
            <w:noProof/>
            <w:webHidden/>
          </w:rPr>
        </w:r>
        <w:r w:rsidR="00087ABF">
          <w:rPr>
            <w:noProof/>
            <w:webHidden/>
          </w:rPr>
          <w:fldChar w:fldCharType="separate"/>
        </w:r>
        <w:r w:rsidR="00087ABF">
          <w:rPr>
            <w:noProof/>
            <w:webHidden/>
          </w:rPr>
          <w:t>12</w:t>
        </w:r>
        <w:r w:rsidR="00087ABF">
          <w:rPr>
            <w:noProof/>
            <w:webHidden/>
          </w:rPr>
          <w:fldChar w:fldCharType="end"/>
        </w:r>
      </w:hyperlink>
    </w:p>
    <w:p w:rsidR="00087ABF" w:rsidRDefault="004972A7">
      <w:pPr>
        <w:pStyle w:val="TDC3"/>
        <w:tabs>
          <w:tab w:val="right" w:leader="dot" w:pos="8494"/>
        </w:tabs>
        <w:rPr>
          <w:rFonts w:eastAsiaTheme="minorEastAsia"/>
          <w:i w:val="0"/>
          <w:iCs w:val="0"/>
          <w:noProof/>
          <w:sz w:val="22"/>
          <w:szCs w:val="22"/>
          <w:lang w:eastAsia="es-ES"/>
        </w:rPr>
      </w:pPr>
      <w:hyperlink w:anchor="_Toc514140005" w:history="1">
        <w:r w:rsidR="00087ABF" w:rsidRPr="008433DE">
          <w:rPr>
            <w:rStyle w:val="Hipervnculo"/>
            <w:noProof/>
          </w:rPr>
          <w:t>Factores pronósticos y factores de riesgo de ruptura aneurismática</w:t>
        </w:r>
        <w:r w:rsidR="00087ABF">
          <w:rPr>
            <w:noProof/>
            <w:webHidden/>
          </w:rPr>
          <w:tab/>
        </w:r>
        <w:r w:rsidR="00087ABF">
          <w:rPr>
            <w:noProof/>
            <w:webHidden/>
          </w:rPr>
          <w:fldChar w:fldCharType="begin"/>
        </w:r>
        <w:r w:rsidR="00087ABF">
          <w:rPr>
            <w:noProof/>
            <w:webHidden/>
          </w:rPr>
          <w:instrText xml:space="preserve"> PAGEREF _Toc514140005 \h </w:instrText>
        </w:r>
        <w:r w:rsidR="00087ABF">
          <w:rPr>
            <w:noProof/>
            <w:webHidden/>
          </w:rPr>
        </w:r>
        <w:r w:rsidR="00087ABF">
          <w:rPr>
            <w:noProof/>
            <w:webHidden/>
          </w:rPr>
          <w:fldChar w:fldCharType="separate"/>
        </w:r>
        <w:r w:rsidR="00087ABF">
          <w:rPr>
            <w:noProof/>
            <w:webHidden/>
          </w:rPr>
          <w:t>13</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06" w:history="1">
        <w:r w:rsidR="00087ABF" w:rsidRPr="008433DE">
          <w:rPr>
            <w:rStyle w:val="Hipervnculo"/>
            <w:noProof/>
          </w:rPr>
          <w:t>Tratamiento de los aneurismas incidentales</w:t>
        </w:r>
        <w:r w:rsidR="00087ABF">
          <w:rPr>
            <w:noProof/>
            <w:webHidden/>
          </w:rPr>
          <w:tab/>
        </w:r>
        <w:r w:rsidR="00087ABF">
          <w:rPr>
            <w:noProof/>
            <w:webHidden/>
          </w:rPr>
          <w:fldChar w:fldCharType="begin"/>
        </w:r>
        <w:r w:rsidR="00087ABF">
          <w:rPr>
            <w:noProof/>
            <w:webHidden/>
          </w:rPr>
          <w:instrText xml:space="preserve"> PAGEREF _Toc514140006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4972A7">
      <w:pPr>
        <w:pStyle w:val="TDC3"/>
        <w:tabs>
          <w:tab w:val="right" w:leader="dot" w:pos="8494"/>
        </w:tabs>
        <w:rPr>
          <w:rFonts w:eastAsiaTheme="minorEastAsia"/>
          <w:i w:val="0"/>
          <w:iCs w:val="0"/>
          <w:noProof/>
          <w:sz w:val="22"/>
          <w:szCs w:val="22"/>
          <w:lang w:eastAsia="es-ES"/>
        </w:rPr>
      </w:pPr>
      <w:hyperlink w:anchor="_Toc514140007" w:history="1">
        <w:r w:rsidR="00087ABF" w:rsidRPr="008433DE">
          <w:rPr>
            <w:rStyle w:val="Hipervnculo"/>
            <w:noProof/>
          </w:rPr>
          <w:t>Tratamiento quirúrgico</w:t>
        </w:r>
        <w:r w:rsidR="00087ABF">
          <w:rPr>
            <w:noProof/>
            <w:webHidden/>
          </w:rPr>
          <w:tab/>
        </w:r>
        <w:r w:rsidR="00087ABF">
          <w:rPr>
            <w:noProof/>
            <w:webHidden/>
          </w:rPr>
          <w:fldChar w:fldCharType="begin"/>
        </w:r>
        <w:r w:rsidR="00087ABF">
          <w:rPr>
            <w:noProof/>
            <w:webHidden/>
          </w:rPr>
          <w:instrText xml:space="preserve"> PAGEREF _Toc514140007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4972A7">
      <w:pPr>
        <w:pStyle w:val="TDC3"/>
        <w:tabs>
          <w:tab w:val="right" w:leader="dot" w:pos="8494"/>
        </w:tabs>
        <w:rPr>
          <w:rFonts w:eastAsiaTheme="minorEastAsia"/>
          <w:i w:val="0"/>
          <w:iCs w:val="0"/>
          <w:noProof/>
          <w:sz w:val="22"/>
          <w:szCs w:val="22"/>
          <w:lang w:eastAsia="es-ES"/>
        </w:rPr>
      </w:pPr>
      <w:hyperlink w:anchor="_Toc514140008" w:history="1">
        <w:r w:rsidR="00087ABF" w:rsidRPr="008433DE">
          <w:rPr>
            <w:rStyle w:val="Hipervnculo"/>
            <w:noProof/>
          </w:rPr>
          <w:t>Tratamiento endovascular</w:t>
        </w:r>
        <w:r w:rsidR="00087ABF">
          <w:rPr>
            <w:noProof/>
            <w:webHidden/>
          </w:rPr>
          <w:tab/>
        </w:r>
        <w:r w:rsidR="00087ABF">
          <w:rPr>
            <w:noProof/>
            <w:webHidden/>
          </w:rPr>
          <w:fldChar w:fldCharType="begin"/>
        </w:r>
        <w:r w:rsidR="00087ABF">
          <w:rPr>
            <w:noProof/>
            <w:webHidden/>
          </w:rPr>
          <w:instrText xml:space="preserve"> PAGEREF _Toc514140008 \h </w:instrText>
        </w:r>
        <w:r w:rsidR="00087ABF">
          <w:rPr>
            <w:noProof/>
            <w:webHidden/>
          </w:rPr>
        </w:r>
        <w:r w:rsidR="00087ABF">
          <w:rPr>
            <w:noProof/>
            <w:webHidden/>
          </w:rPr>
          <w:fldChar w:fldCharType="separate"/>
        </w:r>
        <w:r w:rsidR="00087ABF">
          <w:rPr>
            <w:noProof/>
            <w:webHidden/>
          </w:rPr>
          <w:t>15</w:t>
        </w:r>
        <w:r w:rsidR="00087ABF">
          <w:rPr>
            <w:noProof/>
            <w:webHidden/>
          </w:rPr>
          <w:fldChar w:fldCharType="end"/>
        </w:r>
      </w:hyperlink>
    </w:p>
    <w:p w:rsidR="00087ABF" w:rsidRDefault="004972A7">
      <w:pPr>
        <w:pStyle w:val="TDC1"/>
        <w:tabs>
          <w:tab w:val="right" w:leader="dot" w:pos="8494"/>
        </w:tabs>
        <w:rPr>
          <w:rFonts w:eastAsiaTheme="minorEastAsia"/>
          <w:b w:val="0"/>
          <w:bCs w:val="0"/>
          <w:caps w:val="0"/>
          <w:noProof/>
          <w:sz w:val="22"/>
          <w:szCs w:val="22"/>
          <w:lang w:eastAsia="es-ES"/>
        </w:rPr>
      </w:pPr>
      <w:hyperlink w:anchor="_Toc514140009" w:history="1">
        <w:r w:rsidR="00087ABF" w:rsidRPr="008433DE">
          <w:rPr>
            <w:rStyle w:val="Hipervnculo"/>
            <w:noProof/>
          </w:rPr>
          <w:t>Justificación del Proyecto</w:t>
        </w:r>
        <w:r w:rsidR="00087ABF">
          <w:rPr>
            <w:noProof/>
            <w:webHidden/>
          </w:rPr>
          <w:tab/>
        </w:r>
        <w:r w:rsidR="00087ABF">
          <w:rPr>
            <w:noProof/>
            <w:webHidden/>
          </w:rPr>
          <w:fldChar w:fldCharType="begin"/>
        </w:r>
        <w:r w:rsidR="00087ABF">
          <w:rPr>
            <w:noProof/>
            <w:webHidden/>
          </w:rPr>
          <w:instrText xml:space="preserve"> PAGEREF _Toc514140009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4972A7">
      <w:pPr>
        <w:pStyle w:val="TDC1"/>
        <w:tabs>
          <w:tab w:val="right" w:leader="dot" w:pos="8494"/>
        </w:tabs>
        <w:rPr>
          <w:rFonts w:eastAsiaTheme="minorEastAsia"/>
          <w:b w:val="0"/>
          <w:bCs w:val="0"/>
          <w:caps w:val="0"/>
          <w:noProof/>
          <w:sz w:val="22"/>
          <w:szCs w:val="22"/>
          <w:lang w:eastAsia="es-ES"/>
        </w:rPr>
      </w:pPr>
      <w:hyperlink w:anchor="_Toc514140010" w:history="1">
        <w:r w:rsidR="00087ABF" w:rsidRPr="008433DE">
          <w:rPr>
            <w:rStyle w:val="Hipervnculo"/>
            <w:noProof/>
          </w:rPr>
          <w:t>Objetivos</w:t>
        </w:r>
        <w:r w:rsidR="00087ABF">
          <w:rPr>
            <w:noProof/>
            <w:webHidden/>
          </w:rPr>
          <w:tab/>
        </w:r>
        <w:r w:rsidR="00087ABF">
          <w:rPr>
            <w:noProof/>
            <w:webHidden/>
          </w:rPr>
          <w:fldChar w:fldCharType="begin"/>
        </w:r>
        <w:r w:rsidR="00087ABF">
          <w:rPr>
            <w:noProof/>
            <w:webHidden/>
          </w:rPr>
          <w:instrText xml:space="preserve"> PAGEREF _Toc514140010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4972A7">
      <w:pPr>
        <w:pStyle w:val="TDC1"/>
        <w:tabs>
          <w:tab w:val="right" w:leader="dot" w:pos="8494"/>
        </w:tabs>
        <w:rPr>
          <w:rFonts w:eastAsiaTheme="minorEastAsia"/>
          <w:b w:val="0"/>
          <w:bCs w:val="0"/>
          <w:caps w:val="0"/>
          <w:noProof/>
          <w:sz w:val="22"/>
          <w:szCs w:val="22"/>
          <w:lang w:eastAsia="es-ES"/>
        </w:rPr>
      </w:pPr>
      <w:hyperlink w:anchor="_Toc514140011" w:history="1">
        <w:r w:rsidR="00087ABF" w:rsidRPr="008433DE">
          <w:rPr>
            <w:rStyle w:val="Hipervnculo"/>
            <w:noProof/>
          </w:rPr>
          <w:t>Material y métodos</w:t>
        </w:r>
        <w:r w:rsidR="00087ABF">
          <w:rPr>
            <w:noProof/>
            <w:webHidden/>
          </w:rPr>
          <w:tab/>
        </w:r>
        <w:r w:rsidR="00087ABF">
          <w:rPr>
            <w:noProof/>
            <w:webHidden/>
          </w:rPr>
          <w:fldChar w:fldCharType="begin"/>
        </w:r>
        <w:r w:rsidR="00087ABF">
          <w:rPr>
            <w:noProof/>
            <w:webHidden/>
          </w:rPr>
          <w:instrText xml:space="preserve"> PAGEREF _Toc514140011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12" w:history="1">
        <w:r w:rsidR="00087ABF" w:rsidRPr="008433DE">
          <w:rPr>
            <w:rStyle w:val="Hipervnculo"/>
            <w:noProof/>
          </w:rPr>
          <w:t>Criterios de inclusión</w:t>
        </w:r>
        <w:r w:rsidR="00087ABF">
          <w:rPr>
            <w:noProof/>
            <w:webHidden/>
          </w:rPr>
          <w:tab/>
        </w:r>
        <w:r w:rsidR="00087ABF">
          <w:rPr>
            <w:noProof/>
            <w:webHidden/>
          </w:rPr>
          <w:fldChar w:fldCharType="begin"/>
        </w:r>
        <w:r w:rsidR="00087ABF">
          <w:rPr>
            <w:noProof/>
            <w:webHidden/>
          </w:rPr>
          <w:instrText xml:space="preserve"> PAGEREF _Toc514140012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13" w:history="1">
        <w:r w:rsidR="00087ABF" w:rsidRPr="008433DE">
          <w:rPr>
            <w:rStyle w:val="Hipervnculo"/>
            <w:noProof/>
          </w:rPr>
          <w:t>Datos recogidos</w:t>
        </w:r>
        <w:r w:rsidR="00087ABF">
          <w:rPr>
            <w:noProof/>
            <w:webHidden/>
          </w:rPr>
          <w:tab/>
        </w:r>
        <w:r w:rsidR="00087ABF">
          <w:rPr>
            <w:noProof/>
            <w:webHidden/>
          </w:rPr>
          <w:fldChar w:fldCharType="begin"/>
        </w:r>
        <w:r w:rsidR="00087ABF">
          <w:rPr>
            <w:noProof/>
            <w:webHidden/>
          </w:rPr>
          <w:instrText xml:space="preserve"> PAGEREF _Toc514140013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14" w:history="1">
        <w:r w:rsidR="00087ABF" w:rsidRPr="008433DE">
          <w:rPr>
            <w:rStyle w:val="Hipervnculo"/>
            <w:noProof/>
          </w:rPr>
          <w:t>Análisis estadístico</w:t>
        </w:r>
        <w:r w:rsidR="00087ABF">
          <w:rPr>
            <w:noProof/>
            <w:webHidden/>
          </w:rPr>
          <w:tab/>
        </w:r>
        <w:r w:rsidR="00087ABF">
          <w:rPr>
            <w:noProof/>
            <w:webHidden/>
          </w:rPr>
          <w:fldChar w:fldCharType="begin"/>
        </w:r>
        <w:r w:rsidR="00087ABF">
          <w:rPr>
            <w:noProof/>
            <w:webHidden/>
          </w:rPr>
          <w:instrText xml:space="preserve"> PAGEREF _Toc514140014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4972A7">
      <w:pPr>
        <w:pStyle w:val="TDC3"/>
        <w:tabs>
          <w:tab w:val="right" w:leader="dot" w:pos="8494"/>
        </w:tabs>
        <w:rPr>
          <w:rFonts w:eastAsiaTheme="minorEastAsia"/>
          <w:i w:val="0"/>
          <w:iCs w:val="0"/>
          <w:noProof/>
          <w:sz w:val="22"/>
          <w:szCs w:val="22"/>
          <w:lang w:eastAsia="es-ES"/>
        </w:rPr>
      </w:pPr>
      <w:hyperlink w:anchor="_Toc514140015" w:history="1">
        <w:r w:rsidR="00087ABF" w:rsidRPr="008433DE">
          <w:rPr>
            <w:rStyle w:val="Hipervnculo"/>
            <w:noProof/>
          </w:rPr>
          <w:t>Descriptivo</w:t>
        </w:r>
        <w:r w:rsidR="00087ABF">
          <w:rPr>
            <w:noProof/>
            <w:webHidden/>
          </w:rPr>
          <w:tab/>
        </w:r>
        <w:r w:rsidR="00087ABF">
          <w:rPr>
            <w:noProof/>
            <w:webHidden/>
          </w:rPr>
          <w:fldChar w:fldCharType="begin"/>
        </w:r>
        <w:r w:rsidR="00087ABF">
          <w:rPr>
            <w:noProof/>
            <w:webHidden/>
          </w:rPr>
          <w:instrText xml:space="preserve"> PAGEREF _Toc514140015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4972A7">
      <w:pPr>
        <w:pStyle w:val="TDC3"/>
        <w:tabs>
          <w:tab w:val="right" w:leader="dot" w:pos="8494"/>
        </w:tabs>
        <w:rPr>
          <w:rFonts w:eastAsiaTheme="minorEastAsia"/>
          <w:i w:val="0"/>
          <w:iCs w:val="0"/>
          <w:noProof/>
          <w:sz w:val="22"/>
          <w:szCs w:val="22"/>
          <w:lang w:eastAsia="es-ES"/>
        </w:rPr>
      </w:pPr>
      <w:hyperlink w:anchor="_Toc514140016" w:history="1">
        <w:r w:rsidR="00087ABF" w:rsidRPr="008433DE">
          <w:rPr>
            <w:rStyle w:val="Hipervnculo"/>
            <w:rFonts w:eastAsia="ArialMT"/>
            <w:noProof/>
          </w:rPr>
          <w:t>Analítico</w:t>
        </w:r>
        <w:r w:rsidR="00087ABF">
          <w:rPr>
            <w:noProof/>
            <w:webHidden/>
          </w:rPr>
          <w:tab/>
        </w:r>
        <w:r w:rsidR="00087ABF">
          <w:rPr>
            <w:noProof/>
            <w:webHidden/>
          </w:rPr>
          <w:fldChar w:fldCharType="begin"/>
        </w:r>
        <w:r w:rsidR="00087ABF">
          <w:rPr>
            <w:noProof/>
            <w:webHidden/>
          </w:rPr>
          <w:instrText xml:space="preserve"> PAGEREF _Toc514140016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4972A7">
      <w:pPr>
        <w:pStyle w:val="TDC1"/>
        <w:tabs>
          <w:tab w:val="right" w:leader="dot" w:pos="8494"/>
        </w:tabs>
        <w:rPr>
          <w:rFonts w:eastAsiaTheme="minorEastAsia"/>
          <w:b w:val="0"/>
          <w:bCs w:val="0"/>
          <w:caps w:val="0"/>
          <w:noProof/>
          <w:sz w:val="22"/>
          <w:szCs w:val="22"/>
          <w:lang w:eastAsia="es-ES"/>
        </w:rPr>
      </w:pPr>
      <w:hyperlink w:anchor="_Toc514140017" w:history="1">
        <w:r w:rsidR="00087ABF" w:rsidRPr="008433DE">
          <w:rPr>
            <w:rStyle w:val="Hipervnculo"/>
            <w:noProof/>
          </w:rPr>
          <w:t>Resultados</w:t>
        </w:r>
        <w:r w:rsidR="00087ABF">
          <w:rPr>
            <w:noProof/>
            <w:webHidden/>
          </w:rPr>
          <w:tab/>
        </w:r>
        <w:r w:rsidR="00087ABF">
          <w:rPr>
            <w:noProof/>
            <w:webHidden/>
          </w:rPr>
          <w:fldChar w:fldCharType="begin"/>
        </w:r>
        <w:r w:rsidR="00087ABF">
          <w:rPr>
            <w:noProof/>
            <w:webHidden/>
          </w:rPr>
          <w:instrText xml:space="preserve"> PAGEREF _Toc514140017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18" w:history="1">
        <w:r w:rsidR="00087ABF" w:rsidRPr="008433DE">
          <w:rPr>
            <w:rStyle w:val="Hipervnculo"/>
            <w:noProof/>
          </w:rPr>
          <w:t>Descripción de la muestra</w:t>
        </w:r>
        <w:r w:rsidR="00087ABF">
          <w:rPr>
            <w:noProof/>
            <w:webHidden/>
          </w:rPr>
          <w:tab/>
        </w:r>
        <w:r w:rsidR="00087ABF">
          <w:rPr>
            <w:noProof/>
            <w:webHidden/>
          </w:rPr>
          <w:fldChar w:fldCharType="begin"/>
        </w:r>
        <w:r w:rsidR="00087ABF">
          <w:rPr>
            <w:noProof/>
            <w:webHidden/>
          </w:rPr>
          <w:instrText xml:space="preserve"> PAGEREF _Toc514140018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19" w:history="1">
        <w:r w:rsidR="00087ABF" w:rsidRPr="008433DE">
          <w:rPr>
            <w:rStyle w:val="Hipervnculo"/>
            <w:noProof/>
          </w:rPr>
          <w:t>Descripción de las complicaciones</w:t>
        </w:r>
        <w:r w:rsidR="00087ABF">
          <w:rPr>
            <w:noProof/>
            <w:webHidden/>
          </w:rPr>
          <w:tab/>
        </w:r>
        <w:r w:rsidR="00087ABF">
          <w:rPr>
            <w:noProof/>
            <w:webHidden/>
          </w:rPr>
          <w:fldChar w:fldCharType="begin"/>
        </w:r>
        <w:r w:rsidR="00087ABF">
          <w:rPr>
            <w:noProof/>
            <w:webHidden/>
          </w:rPr>
          <w:instrText xml:space="preserve"> PAGEREF _Toc514140019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4972A7">
      <w:pPr>
        <w:pStyle w:val="TDC2"/>
        <w:rPr>
          <w:rFonts w:eastAsiaTheme="minorEastAsia"/>
          <w:smallCaps w:val="0"/>
          <w:noProof/>
          <w:sz w:val="22"/>
          <w:szCs w:val="22"/>
          <w:lang w:eastAsia="es-ES"/>
        </w:rPr>
      </w:pPr>
      <w:hyperlink w:anchor="_Toc514140020" w:history="1">
        <w:r w:rsidR="00087ABF" w:rsidRPr="008433DE">
          <w:rPr>
            <w:rStyle w:val="Hipervnculo"/>
            <w:noProof/>
          </w:rPr>
          <w:t>Relaciones entre variables</w:t>
        </w:r>
        <w:r w:rsidR="00087ABF">
          <w:rPr>
            <w:noProof/>
            <w:webHidden/>
          </w:rPr>
          <w:tab/>
        </w:r>
        <w:r w:rsidR="00087ABF">
          <w:rPr>
            <w:noProof/>
            <w:webHidden/>
          </w:rPr>
          <w:fldChar w:fldCharType="begin"/>
        </w:r>
        <w:r w:rsidR="00087ABF">
          <w:rPr>
            <w:noProof/>
            <w:webHidden/>
          </w:rPr>
          <w:instrText xml:space="preserve"> PAGEREF _Toc51414002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4972A7">
      <w:pPr>
        <w:pStyle w:val="TDC1"/>
        <w:tabs>
          <w:tab w:val="right" w:leader="dot" w:pos="8494"/>
        </w:tabs>
        <w:rPr>
          <w:rFonts w:eastAsiaTheme="minorEastAsia"/>
          <w:b w:val="0"/>
          <w:bCs w:val="0"/>
          <w:caps w:val="0"/>
          <w:noProof/>
          <w:sz w:val="22"/>
          <w:szCs w:val="22"/>
          <w:lang w:eastAsia="es-ES"/>
        </w:rPr>
      </w:pPr>
      <w:hyperlink w:anchor="_Toc514140021" w:history="1">
        <w:r w:rsidR="00087ABF" w:rsidRPr="008433DE">
          <w:rPr>
            <w:rStyle w:val="Hipervnculo"/>
            <w:noProof/>
          </w:rPr>
          <w:t>Discusión</w:t>
        </w:r>
        <w:r w:rsidR="00087ABF">
          <w:rPr>
            <w:noProof/>
            <w:webHidden/>
          </w:rPr>
          <w:tab/>
        </w:r>
        <w:r w:rsidR="00087ABF">
          <w:rPr>
            <w:noProof/>
            <w:webHidden/>
          </w:rPr>
          <w:fldChar w:fldCharType="begin"/>
        </w:r>
        <w:r w:rsidR="00087ABF">
          <w:rPr>
            <w:noProof/>
            <w:webHidden/>
          </w:rPr>
          <w:instrText xml:space="preserve"> PAGEREF _Toc514140021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4972A7">
      <w:pPr>
        <w:pStyle w:val="TDC1"/>
        <w:tabs>
          <w:tab w:val="right" w:leader="dot" w:pos="8494"/>
        </w:tabs>
        <w:rPr>
          <w:rFonts w:eastAsiaTheme="minorEastAsia"/>
          <w:b w:val="0"/>
          <w:bCs w:val="0"/>
          <w:caps w:val="0"/>
          <w:noProof/>
          <w:sz w:val="22"/>
          <w:szCs w:val="22"/>
          <w:lang w:eastAsia="es-ES"/>
        </w:rPr>
      </w:pPr>
      <w:hyperlink w:anchor="_Toc514140022" w:history="1">
        <w:r w:rsidR="00087ABF" w:rsidRPr="008433DE">
          <w:rPr>
            <w:rStyle w:val="Hipervnculo"/>
            <w:noProof/>
          </w:rPr>
          <w:t>Conclusiones</w:t>
        </w:r>
        <w:r w:rsidR="00087ABF">
          <w:rPr>
            <w:noProof/>
            <w:webHidden/>
          </w:rPr>
          <w:tab/>
        </w:r>
        <w:r w:rsidR="00087ABF">
          <w:rPr>
            <w:noProof/>
            <w:webHidden/>
          </w:rPr>
          <w:fldChar w:fldCharType="begin"/>
        </w:r>
        <w:r w:rsidR="00087ABF">
          <w:rPr>
            <w:noProof/>
            <w:webHidden/>
          </w:rPr>
          <w:instrText xml:space="preserve"> PAGEREF _Toc514140022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4972A7">
      <w:pPr>
        <w:pStyle w:val="TDC1"/>
        <w:tabs>
          <w:tab w:val="right" w:leader="dot" w:pos="8494"/>
        </w:tabs>
        <w:rPr>
          <w:rFonts w:eastAsiaTheme="minorEastAsia"/>
          <w:b w:val="0"/>
          <w:bCs w:val="0"/>
          <w:caps w:val="0"/>
          <w:noProof/>
          <w:sz w:val="22"/>
          <w:szCs w:val="22"/>
          <w:lang w:eastAsia="es-ES"/>
        </w:rPr>
      </w:pPr>
      <w:hyperlink w:anchor="_Toc514140023" w:history="1">
        <w:r w:rsidR="00087ABF" w:rsidRPr="008433DE">
          <w:rPr>
            <w:rStyle w:val="Hipervnculo"/>
            <w:noProof/>
          </w:rPr>
          <w:t>Bibliografía</w:t>
        </w:r>
        <w:r w:rsidR="00087ABF">
          <w:rPr>
            <w:noProof/>
            <w:webHidden/>
          </w:rPr>
          <w:tab/>
        </w:r>
        <w:r w:rsidR="00087ABF">
          <w:rPr>
            <w:noProof/>
            <w:webHidden/>
          </w:rPr>
          <w:fldChar w:fldCharType="begin"/>
        </w:r>
        <w:r w:rsidR="00087ABF">
          <w:rPr>
            <w:noProof/>
            <w:webHidden/>
          </w:rPr>
          <w:instrText xml:space="preserve"> PAGEREF _Toc514140023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087ABF"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4140142" w:history="1">
        <w:r w:rsidR="00087ABF" w:rsidRPr="00276875">
          <w:rPr>
            <w:rStyle w:val="Hipervnculo"/>
            <w:noProof/>
          </w:rPr>
          <w:t>Figura 1. Proporción de hombres y mujeres en la muestra.</w:t>
        </w:r>
        <w:r w:rsidR="00087ABF">
          <w:rPr>
            <w:noProof/>
            <w:webHidden/>
          </w:rPr>
          <w:tab/>
        </w:r>
        <w:r w:rsidR="00087ABF">
          <w:rPr>
            <w:noProof/>
            <w:webHidden/>
          </w:rPr>
          <w:fldChar w:fldCharType="begin"/>
        </w:r>
        <w:r w:rsidR="00087ABF">
          <w:rPr>
            <w:noProof/>
            <w:webHidden/>
          </w:rPr>
          <w:instrText xml:space="preserve"> PAGEREF _Toc514140142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15" w:anchor="_Toc514140143" w:history="1">
        <w:r w:rsidR="00087ABF" w:rsidRPr="00276875">
          <w:rPr>
            <w:rStyle w:val="Hipervnculo"/>
            <w:noProof/>
          </w:rPr>
          <w:t>Figura 2. Proporción de pacientes mayores y menores de 60 años.</w:t>
        </w:r>
        <w:r w:rsidR="00087ABF">
          <w:rPr>
            <w:noProof/>
            <w:webHidden/>
          </w:rPr>
          <w:tab/>
        </w:r>
        <w:r w:rsidR="00087ABF">
          <w:rPr>
            <w:noProof/>
            <w:webHidden/>
          </w:rPr>
          <w:fldChar w:fldCharType="begin"/>
        </w:r>
        <w:r w:rsidR="00087ABF">
          <w:rPr>
            <w:noProof/>
            <w:webHidden/>
          </w:rPr>
          <w:instrText xml:space="preserve"> PAGEREF _Toc514140143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16" w:anchor="_Toc514140144" w:history="1">
        <w:r w:rsidR="00087ABF" w:rsidRPr="00276875">
          <w:rPr>
            <w:rStyle w:val="Hipervnculo"/>
            <w:noProof/>
          </w:rPr>
          <w:t>Figura 3. Proporción de pacientes que presentan algún tipo de comorbilidad.</w:t>
        </w:r>
        <w:r w:rsidR="00087ABF">
          <w:rPr>
            <w:noProof/>
            <w:webHidden/>
          </w:rPr>
          <w:tab/>
        </w:r>
        <w:r w:rsidR="00087ABF">
          <w:rPr>
            <w:noProof/>
            <w:webHidden/>
          </w:rPr>
          <w:fldChar w:fldCharType="begin"/>
        </w:r>
        <w:r w:rsidR="00087ABF">
          <w:rPr>
            <w:noProof/>
            <w:webHidden/>
          </w:rPr>
          <w:instrText xml:space="preserve"> PAGEREF _Toc514140144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17" w:anchor="_Toc514140145" w:history="1">
        <w:r w:rsidR="00087ABF" w:rsidRPr="00276875">
          <w:rPr>
            <w:rStyle w:val="Hipervnculo"/>
            <w:noProof/>
          </w:rPr>
          <w:t>Figura 7. Localización de los aneurismas</w:t>
        </w:r>
        <w:r w:rsidR="00087ABF">
          <w:rPr>
            <w:noProof/>
            <w:webHidden/>
          </w:rPr>
          <w:tab/>
        </w:r>
        <w:r w:rsidR="00087ABF">
          <w:rPr>
            <w:noProof/>
            <w:webHidden/>
          </w:rPr>
          <w:fldChar w:fldCharType="begin"/>
        </w:r>
        <w:r w:rsidR="00087ABF">
          <w:rPr>
            <w:noProof/>
            <w:webHidden/>
          </w:rPr>
          <w:instrText xml:space="preserve"> PAGEREF _Toc514140145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18" w:anchor="_Toc514140146" w:history="1">
        <w:r w:rsidR="00087ABF" w:rsidRPr="00276875">
          <w:rPr>
            <w:rStyle w:val="Hipervnculo"/>
            <w:noProof/>
          </w:rPr>
          <w:t>Figura 8. Porcentaje de oclusión de los aneurismas</w:t>
        </w:r>
        <w:r w:rsidR="00087ABF">
          <w:rPr>
            <w:noProof/>
            <w:webHidden/>
          </w:rPr>
          <w:tab/>
        </w:r>
        <w:r w:rsidR="00087ABF">
          <w:rPr>
            <w:noProof/>
            <w:webHidden/>
          </w:rPr>
          <w:fldChar w:fldCharType="begin"/>
        </w:r>
        <w:r w:rsidR="00087ABF">
          <w:rPr>
            <w:noProof/>
            <w:webHidden/>
          </w:rPr>
          <w:instrText xml:space="preserve"> PAGEREF _Toc514140146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19" w:anchor="_Toc514140147" w:history="1">
        <w:r w:rsidR="00087ABF" w:rsidRPr="00276875">
          <w:rPr>
            <w:rStyle w:val="Hipervnculo"/>
            <w:noProof/>
          </w:rPr>
          <w:t>Figura 9. Proporción de complicaciones</w:t>
        </w:r>
        <w:r w:rsidR="00087ABF">
          <w:rPr>
            <w:noProof/>
            <w:webHidden/>
          </w:rPr>
          <w:tab/>
        </w:r>
        <w:r w:rsidR="00087ABF">
          <w:rPr>
            <w:noProof/>
            <w:webHidden/>
          </w:rPr>
          <w:fldChar w:fldCharType="begin"/>
        </w:r>
        <w:r w:rsidR="00087ABF">
          <w:rPr>
            <w:noProof/>
            <w:webHidden/>
          </w:rPr>
          <w:instrText xml:space="preserve"> PAGEREF _Toc514140147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0" w:anchor="_Toc514140148" w:history="1">
        <w:r w:rsidR="00087ABF" w:rsidRPr="00276875">
          <w:rPr>
            <w:rStyle w:val="Hipervnculo"/>
            <w:noProof/>
          </w:rPr>
          <w:t>Tabla 1. Tabla cruzada entre hábito tabáquico y la edad.</w:t>
        </w:r>
        <w:r w:rsidR="00087ABF">
          <w:rPr>
            <w:noProof/>
            <w:webHidden/>
          </w:rPr>
          <w:tab/>
        </w:r>
        <w:r w:rsidR="00087ABF">
          <w:rPr>
            <w:noProof/>
            <w:webHidden/>
          </w:rPr>
          <w:fldChar w:fldCharType="begin"/>
        </w:r>
        <w:r w:rsidR="00087ABF">
          <w:rPr>
            <w:noProof/>
            <w:webHidden/>
          </w:rPr>
          <w:instrText xml:space="preserve"> PAGEREF _Toc514140148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1" w:anchor="_Toc514140149" w:history="1">
        <w:r w:rsidR="00087ABF" w:rsidRPr="00276875">
          <w:rPr>
            <w:rStyle w:val="Hipervnculo"/>
            <w:noProof/>
          </w:rPr>
          <w:t>Figura 10. Diagrama de barras: Relación entre edad y presencia de comorbilidades.</w:t>
        </w:r>
        <w:r w:rsidR="00087ABF">
          <w:rPr>
            <w:noProof/>
            <w:webHidden/>
          </w:rPr>
          <w:tab/>
        </w:r>
        <w:r w:rsidR="00087ABF">
          <w:rPr>
            <w:noProof/>
            <w:webHidden/>
          </w:rPr>
          <w:fldChar w:fldCharType="begin"/>
        </w:r>
        <w:r w:rsidR="00087ABF">
          <w:rPr>
            <w:noProof/>
            <w:webHidden/>
          </w:rPr>
          <w:instrText xml:space="preserve"> PAGEREF _Toc514140149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2" w:anchor="_Toc514140150" w:history="1">
        <w:r w:rsidR="00087ABF" w:rsidRPr="00276875">
          <w:rPr>
            <w:rStyle w:val="Hipervnculo"/>
            <w:noProof/>
          </w:rPr>
          <w:t>Figura 11. Diagrama de barras que representa la relación entre el sexo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3" w:anchor="_Toc514140151" w:history="1">
        <w:r w:rsidR="00087ABF" w:rsidRPr="00276875">
          <w:rPr>
            <w:rStyle w:val="Hipervnculo"/>
            <w:noProof/>
          </w:rPr>
          <w:t>Figura 12. Diagrama de barras que representa la relación entre el consumo de alcohol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1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4" w:anchor="_Toc514140152" w:history="1">
        <w:r w:rsidR="00087ABF" w:rsidRPr="00276875">
          <w:rPr>
            <w:rStyle w:val="Hipervnculo"/>
            <w:noProof/>
          </w:rPr>
          <w:t>Figura 13. Diagrama de barras que representa la relación entre el sexo y el consumo de alcohol.</w:t>
        </w:r>
        <w:r w:rsidR="00087ABF">
          <w:rPr>
            <w:noProof/>
            <w:webHidden/>
          </w:rPr>
          <w:tab/>
        </w:r>
        <w:r w:rsidR="00087ABF">
          <w:rPr>
            <w:noProof/>
            <w:webHidden/>
          </w:rPr>
          <w:fldChar w:fldCharType="begin"/>
        </w:r>
        <w:r w:rsidR="00087ABF">
          <w:rPr>
            <w:noProof/>
            <w:webHidden/>
          </w:rPr>
          <w:instrText xml:space="preserve"> PAGEREF _Toc514140152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5" w:anchor="_Toc514140153" w:history="1">
        <w:r w:rsidR="00087ABF" w:rsidRPr="00276875">
          <w:rPr>
            <w:rStyle w:val="Hipervnculo"/>
            <w:noProof/>
          </w:rPr>
          <w:t>Figura 14. Distribución de las localizaciones de los aneurismas según su tamaño</w:t>
        </w:r>
        <w:r w:rsidR="00087ABF">
          <w:rPr>
            <w:noProof/>
            <w:webHidden/>
          </w:rPr>
          <w:tab/>
        </w:r>
        <w:r w:rsidR="00087ABF">
          <w:rPr>
            <w:noProof/>
            <w:webHidden/>
          </w:rPr>
          <w:fldChar w:fldCharType="begin"/>
        </w:r>
        <w:r w:rsidR="00087ABF">
          <w:rPr>
            <w:noProof/>
            <w:webHidden/>
          </w:rPr>
          <w:instrText xml:space="preserve"> PAGEREF _Toc514140153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6" w:anchor="_Toc514140154" w:history="1">
        <w:r w:rsidR="00087ABF" w:rsidRPr="00276875">
          <w:rPr>
            <w:rStyle w:val="Hipervnculo"/>
            <w:noProof/>
          </w:rPr>
          <w:t>Tabla 2.  Estimación de riesgo  para número de aneurismas y tamaño</w:t>
        </w:r>
        <w:r w:rsidR="00087ABF">
          <w:rPr>
            <w:noProof/>
            <w:webHidden/>
          </w:rPr>
          <w:tab/>
        </w:r>
        <w:r w:rsidR="00087ABF">
          <w:rPr>
            <w:noProof/>
            <w:webHidden/>
          </w:rPr>
          <w:fldChar w:fldCharType="begin"/>
        </w:r>
        <w:r w:rsidR="00087ABF">
          <w:rPr>
            <w:noProof/>
            <w:webHidden/>
          </w:rPr>
          <w:instrText xml:space="preserve"> PAGEREF _Toc514140154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7" w:anchor="_Toc514140155" w:history="1">
        <w:r w:rsidR="00087ABF" w:rsidRPr="00276875">
          <w:rPr>
            <w:rStyle w:val="Hipervnculo"/>
            <w:noProof/>
          </w:rPr>
          <w:t>Figura 15. Diagrama de barras que relaciona la técnica del TEV con el tipo de antiagregación.</w:t>
        </w:r>
        <w:r w:rsidR="00087ABF">
          <w:rPr>
            <w:noProof/>
            <w:webHidden/>
          </w:rPr>
          <w:tab/>
        </w:r>
        <w:r w:rsidR="00087ABF">
          <w:rPr>
            <w:noProof/>
            <w:webHidden/>
          </w:rPr>
          <w:fldChar w:fldCharType="begin"/>
        </w:r>
        <w:r w:rsidR="00087ABF">
          <w:rPr>
            <w:noProof/>
            <w:webHidden/>
          </w:rPr>
          <w:instrText xml:space="preserve"> PAGEREF _Toc514140155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4972A7">
      <w:pPr>
        <w:pStyle w:val="Tabladeilustraciones"/>
        <w:tabs>
          <w:tab w:val="right" w:leader="dot" w:pos="8494"/>
        </w:tabs>
        <w:rPr>
          <w:rFonts w:eastAsiaTheme="minorEastAsia"/>
          <w:b w:val="0"/>
          <w:bCs w:val="0"/>
          <w:noProof/>
          <w:sz w:val="22"/>
          <w:szCs w:val="22"/>
          <w:lang w:eastAsia="es-ES"/>
        </w:rPr>
      </w:pPr>
      <w:hyperlink r:id="rId28" w:anchor="_Toc514140156" w:history="1">
        <w:r w:rsidR="00087ABF" w:rsidRPr="00276875">
          <w:rPr>
            <w:rStyle w:val="Hipervnculo"/>
            <w:noProof/>
          </w:rPr>
          <w:t>Figura 16.Diagrama de barras que relaciona los antecedentes de HSA y el número de intervenciones realizadas.</w:t>
        </w:r>
        <w:r w:rsidR="00087ABF">
          <w:rPr>
            <w:noProof/>
            <w:webHidden/>
          </w:rPr>
          <w:tab/>
        </w:r>
        <w:r w:rsidR="00087ABF">
          <w:rPr>
            <w:noProof/>
            <w:webHidden/>
          </w:rPr>
          <w:fldChar w:fldCharType="begin"/>
        </w:r>
        <w:r w:rsidR="00087ABF">
          <w:rPr>
            <w:noProof/>
            <w:webHidden/>
          </w:rPr>
          <w:instrText xml:space="preserve"> PAGEREF _Toc514140156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4140000"/>
      <w:r>
        <w:lastRenderedPageBreak/>
        <w:t>Introducción</w:t>
      </w:r>
      <w:bookmarkEnd w:id="0"/>
    </w:p>
    <w:p w:rsidR="00F308D9" w:rsidRDefault="00F308D9" w:rsidP="00F308D9">
      <w:pPr>
        <w:pStyle w:val="Ttulo2"/>
        <w:numPr>
          <w:ilvl w:val="1"/>
          <w:numId w:val="0"/>
        </w:numPr>
        <w:ind w:left="576" w:hanging="576"/>
      </w:pPr>
      <w:bookmarkStart w:id="1" w:name="_Toc514140001"/>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7E1D23">
        <w:t xml:space="preserve"> </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941260" w:rsidP="00F308D9">
      <w:r>
        <w:t>El aneurisma puede</w:t>
      </w:r>
      <w:r w:rsidR="00F308D9">
        <w:t xml:space="preserve"> dar clínica por dos mecanismos principalmente. El primero es por 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desencadenaría un sangrado.</w:t>
      </w:r>
    </w:p>
    <w:p w:rsidR="00F308D9" w:rsidRDefault="00F308D9" w:rsidP="00F308D9">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w:t>
      </w:r>
      <w:proofErr w:type="spellStart"/>
      <w:r>
        <w:t>Ehlers-Danlos</w:t>
      </w:r>
      <w:proofErr w:type="spellEnd"/>
      <w:r>
        <w:t>, enfermedad</w:t>
      </w:r>
      <w:r w:rsidR="00941260">
        <w:t xml:space="preserve"> de </w:t>
      </w:r>
      <w:proofErr w:type="spellStart"/>
      <w:r w:rsidR="00941260">
        <w:t>Marfan</w:t>
      </w:r>
      <w:proofErr w:type="spellEnd"/>
      <w:r w:rsidR="00941260">
        <w:t>, coartación de aorta o</w:t>
      </w:r>
      <w:r>
        <w:t xml:space="preserve">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4140002"/>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FE78C1" w:rsidRPr="00FE78C1">
        <w:rPr>
          <w:rFonts w:ascii="Calibri" w:hAnsi="Calibri" w:cs="Calibri"/>
        </w:rPr>
        <w:t>(3)</w:t>
      </w:r>
      <w:r w:rsidR="007634F5" w:rsidRPr="007634F5">
        <w:rPr>
          <w:rFonts w:ascii="Calibri" w:hAnsi="Calibri" w:cs="Calibri"/>
        </w:rPr>
        <w:t>(3)</w:t>
      </w:r>
      <w:r w:rsidR="00786BDC" w:rsidRPr="00786BDC">
        <w:rPr>
          <w:rFonts w:ascii="Calibri" w:hAnsi="Calibri" w:cs="Calibri"/>
        </w:rPr>
        <w:t>(3)</w:t>
      </w:r>
      <w:r w:rsidR="00216D3A" w:rsidRPr="00216D3A">
        <w:rPr>
          <w:rFonts w:ascii="Calibri" w:hAnsi="Calibri" w:cs="Calibri"/>
        </w:rPr>
        <w:t>(3)</w:t>
      </w:r>
      <w:r w:rsidR="00B067E8" w:rsidRPr="00B067E8">
        <w:rPr>
          <w:rFonts w:ascii="Calibri" w:hAnsi="Calibri" w:cs="Calibri"/>
        </w:rPr>
        <w:t>(3)(3)</w:t>
      </w:r>
      <w:r w:rsidR="00484577" w:rsidRPr="00484577">
        <w:rPr>
          <w:rFonts w:ascii="Calibri" w:hAnsi="Calibri" w:cs="Calibri"/>
        </w:rPr>
        <w:t>(3)</w:t>
      </w:r>
      <w:r w:rsidR="00AA3449" w:rsidRPr="00AA3449">
        <w:rPr>
          <w:rFonts w:ascii="Calibri" w:hAnsi="Calibri" w:cs="Calibri"/>
        </w:rPr>
        <w:t>(3)</w:t>
      </w:r>
      <w:r w:rsidR="00B76558" w:rsidRPr="00B76558">
        <w:rPr>
          <w:rFonts w:ascii="Calibri" w:hAnsi="Calibri" w:cs="Calibri"/>
        </w:rPr>
        <w:t>(3)</w:t>
      </w:r>
      <w:r w:rsidRPr="00B33078">
        <w:t>. Se estima que la prevalencia de aneurismas en la población adulta es de 3-5% (aunque varía d</w:t>
      </w:r>
      <w:r w:rsidR="00941260">
        <w:t xml:space="preserve">ependiendo de si el estudio es </w:t>
      </w:r>
      <w:r w:rsidR="00C90D84">
        <w:t xml:space="preserve"> mediante autopsia</w:t>
      </w:r>
      <w:r w:rsidR="00941260">
        <w:t xml:space="preserve"> o angiográfico</w:t>
      </w:r>
      <w:r w:rsidR="00C90D84">
        <w:t>)</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4140003"/>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w:t>
      </w:r>
      <w:r>
        <w:lastRenderedPageBreak/>
        <w:t>ruptura de una manera clara, si no que según el contexto que le acompañe se decidirá una vía de actuación. La evolución natural del aneurisma es su ruptura</w:t>
      </w:r>
      <w:r w:rsidR="00941260">
        <w:t xml:space="preserve"> </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4140004"/>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t xml:space="preserve">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w:t>
      </w:r>
      <w:r w:rsidR="009D565B">
        <w:t>morragia es máximo</w:t>
      </w:r>
      <w:r>
        <w:t xml:space="preserve">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r w:rsidR="009D565B">
        <w:t>.</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4140005"/>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Crecimiento: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 xml:space="preserve">Edad: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786BDC">
        <w:instrText xml:space="preserve"> ADDIN ZOTERO_ITEM CSL_CITATION {"citationID":"2uby1SBX","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786BDC" w:rsidRPr="00786BDC">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w:t>
      </w:r>
      <w:r w:rsidR="00860908">
        <w:t xml:space="preserve">que carecen de </w:t>
      </w:r>
      <w:r>
        <w:t>historia de HSA y los que sí la tienen, puesto que se ha demostrado que el comportamiento de los aneurismas es diferente. Para un mismo tamaño, el riesgo de ruptura en pacientes con historia de HSA y pacientes sin ella</w:t>
      </w:r>
      <w:r w:rsidR="00670F15">
        <w:t xml:space="preserve"> para un diámetro aneurismático inferior a 10mm</w:t>
      </w:r>
      <w:r>
        <w:t xml:space="preserve">, el riesgo de ruptura es </w:t>
      </w:r>
      <w:r>
        <w:lastRenderedPageBreak/>
        <w:t xml:space="preserve">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rsidR="00860908">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4140006"/>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4140007"/>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En numerosa</w:t>
      </w:r>
      <w:r w:rsidR="00216D3A">
        <w:t>s ocasiones, un elevado riesgo d</w:t>
      </w:r>
      <w:r w:rsidR="00171FF3">
        <w:t xml:space="preserve">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rsidR="00216D3A">
        <w:instrText xml:space="preserve"> ADDIN ZOTERO_ITEM CSL_CITATION {"citationID":"nQwzPL0U","properties":{"formattedCitation":"(3,10)","plainCitation":"(3,10)","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216D3A" w:rsidRPr="00216D3A">
        <w:rPr>
          <w:rFonts w:ascii="Calibri Light" w:hAnsi="Calibri Light" w:cs="Calibri Light"/>
        </w:rPr>
        <w:t>(3,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216D3A">
        <w:t xml:space="preserve"> </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4140008"/>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FE78C1" w:rsidRPr="00FE78C1">
        <w:rPr>
          <w:rFonts w:ascii="Calibri" w:hAnsi="Calibri" w:cs="Calibri"/>
        </w:rPr>
        <w:t>(13)</w:t>
      </w:r>
      <w:r w:rsidR="007634F5" w:rsidRPr="007634F5">
        <w:rPr>
          <w:rFonts w:ascii="Calibri" w:hAnsi="Calibri" w:cs="Calibri"/>
        </w:rPr>
        <w:t>(13)</w:t>
      </w:r>
      <w:r w:rsidR="00786BDC" w:rsidRPr="00786BDC">
        <w:rPr>
          <w:rFonts w:ascii="Calibri" w:hAnsi="Calibri" w:cs="Calibri"/>
        </w:rPr>
        <w:t>(13)</w:t>
      </w:r>
      <w:r w:rsidR="00216D3A" w:rsidRPr="00216D3A">
        <w:rPr>
          <w:rFonts w:ascii="Calibri" w:hAnsi="Calibri" w:cs="Calibri"/>
        </w:rPr>
        <w:t>(13)</w:t>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4140009"/>
      <w:r>
        <w:t>Justificación del Proyecto</w:t>
      </w:r>
      <w:bookmarkEnd w:id="9"/>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0" w:name="_Toc514140010"/>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bookmarkStart w:id="11" w:name="_GoBack"/>
      <w:bookmarkEnd w:id="11"/>
    </w:p>
    <w:p w:rsidR="007C53E5" w:rsidRDefault="007C53E5" w:rsidP="007C53E5">
      <w:pPr>
        <w:pStyle w:val="Ttulo1"/>
      </w:pPr>
      <w:bookmarkStart w:id="12" w:name="_Toc514140011"/>
      <w:r>
        <w:lastRenderedPageBreak/>
        <w:t>Material y métodos</w:t>
      </w:r>
      <w:bookmarkEnd w:id="12"/>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3" w:name="_Toc514140012"/>
      <w:r>
        <w:t>Criterios de inclusión</w:t>
      </w:r>
      <w:bookmarkEnd w:id="13"/>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4" w:name="_Toc514140013"/>
      <w:r>
        <w:t>Datos recogidos</w:t>
      </w:r>
      <w:bookmarkEnd w:id="14"/>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5" w:name="_Toc514140014"/>
      <w:r>
        <w:t>Análisis estadístico</w:t>
      </w:r>
      <w:bookmarkEnd w:id="15"/>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6" w:name="_Toc514140015"/>
      <w:r>
        <w:lastRenderedPageBreak/>
        <w:t>Descriptivo</w:t>
      </w:r>
      <w:bookmarkEnd w:id="16"/>
    </w:p>
    <w:p w:rsidR="00F657AA" w:rsidRDefault="00F657AA" w:rsidP="00F657AA">
      <w:pPr>
        <w:pStyle w:val="Prrafodelista"/>
        <w:numPr>
          <w:ilvl w:val="0"/>
          <w:numId w:val="6"/>
        </w:numPr>
      </w:pPr>
      <w:r>
        <w:t>Variables cuantitativas: tamaño de la muestra, media</w:t>
      </w:r>
      <w:r w:rsidR="00832E4D">
        <w:t>, mediana</w:t>
      </w:r>
      <w:r>
        <w:t xml:space="preserve"> y valores mínimo y máximo.</w:t>
      </w:r>
    </w:p>
    <w:p w:rsidR="00F657AA" w:rsidRDefault="00F657AA" w:rsidP="00F657AA">
      <w:pPr>
        <w:pStyle w:val="Prrafodelista"/>
        <w:numPr>
          <w:ilvl w:val="0"/>
          <w:numId w:val="6"/>
        </w:numPr>
      </w:pPr>
      <w:r>
        <w:t>V</w:t>
      </w:r>
      <w:r w:rsidRPr="00F657AA">
        <w:t>ariables cua</w:t>
      </w:r>
      <w:r w:rsidR="00C23492">
        <w:t>li</w:t>
      </w:r>
      <w:r w:rsidRPr="00F657AA">
        <w:t>tativas</w:t>
      </w:r>
      <w:r>
        <w:t>: distribución mediante tablas de frecuencias.</w:t>
      </w:r>
    </w:p>
    <w:p w:rsidR="00F657AA" w:rsidRDefault="00F657AA" w:rsidP="00F657AA">
      <w:pPr>
        <w:pStyle w:val="Ttulo3"/>
        <w:rPr>
          <w:rFonts w:eastAsia="ArialMT"/>
        </w:rPr>
      </w:pPr>
      <w:bookmarkStart w:id="17" w:name="_Toc514140016"/>
      <w:r>
        <w:rPr>
          <w:rFonts w:eastAsia="ArialMT"/>
        </w:rPr>
        <w:t>Analítico</w:t>
      </w:r>
      <w:bookmarkEnd w:id="17"/>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8" w:name="_Toc514140017"/>
      <w:r>
        <w:t>Resultados</w:t>
      </w:r>
      <w:bookmarkEnd w:id="18"/>
    </w:p>
    <w:p w:rsidR="00255E6E" w:rsidRDefault="00C609B5" w:rsidP="00B52E59">
      <w:pPr>
        <w:pStyle w:val="Ttulo2"/>
      </w:pPr>
      <w:bookmarkStart w:id="19" w:name="_Toc514140018"/>
      <w:r>
        <w:t>Descripción</w:t>
      </w:r>
      <w:r w:rsidR="002B219D">
        <w:t xml:space="preserve"> de la muestra</w:t>
      </w:r>
      <w:bookmarkEnd w:id="19"/>
    </w:p>
    <w:p w:rsidR="00B026A8" w:rsidRDefault="007B51B8" w:rsidP="00AA12F8">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017696" w:rsidRPr="00017696" w:rsidRDefault="00017696" w:rsidP="00AA12F8">
      <w:pPr>
        <w:rPr>
          <w:color w:val="E20087"/>
        </w:rPr>
      </w:pPr>
      <w:r>
        <w:rPr>
          <w:color w:val="E20087"/>
        </w:rPr>
        <w:t>FIGURAS 1 2 Y 3</w:t>
      </w:r>
    </w:p>
    <w:p w:rsidR="00524EDC" w:rsidRDefault="006422B8" w:rsidP="00524EDC">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997B2E">
        <w:t>En el 6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C23492">
      <w:pPr>
        <w:spacing w:after="0"/>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t xml:space="preserve">El70% presentaba </w:t>
      </w:r>
      <w:r w:rsidR="00576522">
        <w:t>algún tipo de clínica neurol</w:t>
      </w:r>
      <w:r w:rsidR="00D266FC">
        <w:t>ógica, la cual les 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lastRenderedPageBreak/>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977FEA" w:rsidP="00C23492">
      <w:pPr>
        <w:pStyle w:val="Prrafodelista"/>
        <w:numPr>
          <w:ilvl w:val="0"/>
          <w:numId w:val="1"/>
        </w:numPr>
        <w:spacing w:after="0"/>
      </w:pPr>
      <w:r>
        <w:t>Síncope</w:t>
      </w:r>
      <w:r w:rsidR="007B2268">
        <w:t xml:space="preserve"> en 2 pacientes. </w:t>
      </w:r>
    </w:p>
    <w:p w:rsidR="00A230C9" w:rsidRPr="00017696" w:rsidRDefault="00A230C9" w:rsidP="00017696">
      <w:pPr>
        <w:spacing w:after="0" w:line="240" w:lineRule="auto"/>
        <w:rPr>
          <w:color w:val="E20087"/>
        </w:rPr>
      </w:pPr>
      <w:r>
        <w:t xml:space="preserve"> </w:t>
      </w:r>
      <w:r w:rsidR="00017696">
        <w:rPr>
          <w:color w:val="E20087"/>
        </w:rPr>
        <w:t>FIGURAS 4 5 Y 6</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En ningún caso el aneurisma aumentó de tamaño</w:t>
      </w:r>
      <w:r w:rsidR="00D9657F">
        <w:t>.</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17696" w:rsidRPr="00017696" w:rsidRDefault="00017696" w:rsidP="007B51B8">
      <w:pPr>
        <w:rPr>
          <w:color w:val="E20087"/>
        </w:rPr>
      </w:pPr>
      <w:r>
        <w:rPr>
          <w:color w:val="E20087"/>
        </w:rPr>
        <w:t>FIGURAS 7 Y 8</w:t>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20" w:name="_Toc514140019"/>
      <w:r>
        <w:t>Descripción</w:t>
      </w:r>
      <w:r w:rsidR="00F336CE">
        <w:t xml:space="preserve"> de las complicaciones</w:t>
      </w:r>
      <w:bookmarkEnd w:id="20"/>
    </w:p>
    <w:p w:rsidR="00B70062" w:rsidRDefault="00B70062" w:rsidP="00B70062">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017696" w:rsidRPr="00017696" w:rsidRDefault="00017696" w:rsidP="00017696">
      <w:pPr>
        <w:pStyle w:val="Prrafodelista"/>
        <w:rPr>
          <w:color w:val="E20087"/>
        </w:rPr>
      </w:pPr>
      <w:r>
        <w:rPr>
          <w:color w:val="E20087"/>
        </w:rPr>
        <w:t>FIGURA 9DCHA</w:t>
      </w:r>
    </w:p>
    <w:p w:rsidR="00B70062" w:rsidRDefault="00B70062" w:rsidP="00E3729E">
      <w:pPr>
        <w:pStyle w:val="Prrafodelista"/>
        <w:numPr>
          <w:ilvl w:val="0"/>
          <w:numId w:val="1"/>
        </w:numPr>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bookmarkStart w:id="21" w:name="_Toc514140020"/>
      <w:r>
        <w:t>Relaciones entre variables</w:t>
      </w:r>
      <w:bookmarkEnd w:id="21"/>
    </w:p>
    <w:p w:rsidR="00D9657F" w:rsidRDefault="0067534C" w:rsidP="003F7C40">
      <w:r>
        <w:t xml:space="preserve">Al analizar los datos recogidos se relacionaron entre sí, </w:t>
      </w:r>
      <w:r w:rsidR="00B95847">
        <w:t>encontramos</w:t>
      </w:r>
      <w:r w:rsidR="006B5E99">
        <w:t xml:space="preserve"> los siguientes resultados</w:t>
      </w:r>
      <w:r>
        <w:t>:</w:t>
      </w:r>
    </w:p>
    <w:p w:rsidR="00017696" w:rsidRPr="00017696" w:rsidRDefault="00017696" w:rsidP="003F7C40">
      <w:pPr>
        <w:rPr>
          <w:color w:val="E20087"/>
        </w:rPr>
      </w:pPr>
      <w:r>
        <w:rPr>
          <w:color w:val="E20087"/>
        </w:rPr>
        <w:lastRenderedPageBreak/>
        <w:t>TABLA 1 Y FIGURA 10</w:t>
      </w:r>
    </w:p>
    <w:p w:rsidR="00AF7F2C" w:rsidRDefault="001F282C" w:rsidP="00AF7F2C">
      <w:pPr>
        <w:pStyle w:val="Prrafodelista"/>
        <w:numPr>
          <w:ilvl w:val="0"/>
          <w:numId w:val="8"/>
        </w:numPr>
      </w:pPr>
      <w:r>
        <w:t xml:space="preserve">Se </w:t>
      </w:r>
      <w:r w:rsidR="00730EF9">
        <w:t xml:space="preserve">observó </w:t>
      </w:r>
      <w:r w:rsidR="00AF7F2C">
        <w:t>una</w:t>
      </w:r>
      <w:r>
        <w:t xml:space="preserve"> relación </w:t>
      </w:r>
      <w:r w:rsidR="00730EF9">
        <w:t>entre</w:t>
      </w:r>
      <w:r>
        <w:t xml:space="preserve"> la edad y el hábito tabáquico, y también </w:t>
      </w:r>
      <w:r w:rsidR="00730EF9">
        <w:t>entre la edad y</w:t>
      </w:r>
      <w:r>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5B305F" w:rsidP="00AD7442">
      <w:pPr>
        <w:pStyle w:val="Prrafodelista"/>
        <w:numPr>
          <w:ilvl w:val="0"/>
          <w:numId w:val="7"/>
        </w:numPr>
      </w:pPr>
      <w:r>
        <w:t xml:space="preserve">Encontramos que los hombres tenían 1.89 veces más probabilidad de beber alcohol que las mujeres </w:t>
      </w:r>
      <w:r w:rsidR="00730EF9">
        <w:t>(</w:t>
      </w:r>
      <w:r>
        <w:t>p=0.005</w:t>
      </w:r>
      <w:r w:rsidR="00730EF9">
        <w:t>)</w:t>
      </w:r>
      <w:r>
        <w:t>. Además, las mujeres presenta</w:t>
      </w:r>
      <w:r w:rsidR="00730EF9">
        <w:t>ban</w:t>
      </w:r>
      <w:r>
        <w:t xml:space="preserve"> clínica neurológica al diagnóstico con una </w:t>
      </w:r>
      <w:r w:rsidRPr="00810C31">
        <w:rPr>
          <w:color w:val="FF0000"/>
        </w:rPr>
        <w:t>OR=5.31</w:t>
      </w:r>
      <w:r w:rsidR="00494357" w:rsidRPr="00810C31">
        <w:rPr>
          <w:color w:val="FF0000"/>
        </w:rPr>
        <w:t xml:space="preserve"> (IC 95% 0.96-29.29</w:t>
      </w:r>
      <w:r w:rsidR="0020606F" w:rsidRPr="00810C31">
        <w:rPr>
          <w:color w:val="FF0000"/>
        </w:rPr>
        <w:t xml:space="preserve"> p=0.046</w:t>
      </w:r>
      <w:r w:rsidR="00494357" w:rsidRPr="00810C31">
        <w:rPr>
          <w:color w:val="FF0000"/>
        </w:rPr>
        <w:t>)</w:t>
      </w:r>
      <w:r w:rsidR="00494357">
        <w:t xml:space="preserve">, es decir </w:t>
      </w:r>
      <w:r w:rsidR="0020606F">
        <w:t xml:space="preserve"> con </w:t>
      </w:r>
      <w:r w:rsidR="00494357">
        <w:t xml:space="preserve">5.31 veces más posibilidades </w:t>
      </w:r>
      <w:r w:rsidR="0020606F">
        <w:t>que los hombres</w:t>
      </w:r>
      <w:r>
        <w:t>.</w:t>
      </w:r>
      <w:r w:rsidR="00F87F3E" w:rsidRPr="00F87F3E">
        <w:rPr>
          <w:noProof/>
          <w:lang w:eastAsia="es-ES"/>
        </w:rPr>
        <w:t xml:space="preserve"> </w:t>
      </w:r>
    </w:p>
    <w:p w:rsidR="00017696" w:rsidRPr="00017696" w:rsidRDefault="00017696" w:rsidP="00017696">
      <w:pPr>
        <w:pStyle w:val="Prrafodelista"/>
        <w:rPr>
          <w:color w:val="E20087"/>
        </w:rPr>
      </w:pPr>
      <w:r>
        <w:rPr>
          <w:noProof/>
          <w:color w:val="E20087"/>
          <w:lang w:eastAsia="es-ES"/>
        </w:rPr>
        <w:t>FIGURAS 11 12 Y 13</w:t>
      </w:r>
    </w:p>
    <w:p w:rsidR="00913661" w:rsidRDefault="005B305F" w:rsidP="00913661">
      <w:pPr>
        <w:pStyle w:val="Prrafodelista"/>
        <w:numPr>
          <w:ilvl w:val="0"/>
          <w:numId w:val="7"/>
        </w:numPr>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1828C8">
      <w:pPr>
        <w:pStyle w:val="Prrafodelista"/>
        <w:numPr>
          <w:ilvl w:val="0"/>
          <w:numId w:val="7"/>
        </w:numPr>
      </w:pPr>
      <w:r>
        <w:t xml:space="preserve">Se observó una asociación entre la exposición al tabaco y el número de aneurismas. </w:t>
      </w:r>
      <w:r w:rsidR="00A37422">
        <w:t xml:space="preserve">El 100% </w:t>
      </w:r>
      <w:r>
        <w:t>de lo</w:t>
      </w:r>
      <w:r w:rsidR="001828C8">
        <w:t>s pacientes no expuestos poseía</w:t>
      </w:r>
      <w:r>
        <w:t xml:space="preserve"> </w:t>
      </w:r>
      <w:r w:rsidR="00A37422">
        <w:t>un único</w:t>
      </w:r>
      <w:r>
        <w:t xml:space="preserve"> aneurisma y </w:t>
      </w:r>
      <w:r w:rsidR="001828C8">
        <w:t xml:space="preserve">el </w:t>
      </w:r>
      <w:r w:rsidR="002D78AD">
        <w:t>52.4</w:t>
      </w:r>
      <w:r w:rsidR="001828C8">
        <w:t>% de los sí expuestos tenía</w:t>
      </w:r>
      <w:r>
        <w:t xml:space="preserve"> </w:t>
      </w:r>
      <w:r w:rsidR="00A37422">
        <w:t>aneurismas múltiples</w:t>
      </w:r>
      <w:r>
        <w:t xml:space="preserve"> (Chi-Cuadrado p=0.</w:t>
      </w:r>
      <w:r w:rsidR="00730EF9">
        <w:t>0</w:t>
      </w:r>
      <w:r w:rsidR="002D78AD">
        <w:t>06</w:t>
      </w:r>
      <w:r>
        <w:t xml:space="preserve">).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017696" w:rsidRDefault="00A60DFE" w:rsidP="00017696">
      <w:pPr>
        <w:pStyle w:val="Prrafodelista"/>
        <w:numPr>
          <w:ilvl w:val="0"/>
          <w:numId w:val="7"/>
        </w:numPr>
        <w:spacing w:after="0"/>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w:t>
      </w:r>
      <w:proofErr w:type="spellStart"/>
      <w:r w:rsidR="00C57FEB">
        <w:t>ACoA</w:t>
      </w:r>
      <w:proofErr w:type="spellEnd"/>
      <w:r w:rsidR="00C57FEB">
        <w:t xml:space="preserve"> </w:t>
      </w:r>
      <w:r w:rsidR="00204688">
        <w:t>(p=0.008)</w:t>
      </w:r>
      <w:r w:rsidR="00E52E98">
        <w:t>.</w:t>
      </w:r>
    </w:p>
    <w:p w:rsidR="000D66ED" w:rsidRDefault="00017696" w:rsidP="00017696">
      <w:pPr>
        <w:spacing w:after="0"/>
        <w:ind w:left="360"/>
      </w:pPr>
      <w:r w:rsidRPr="00017696">
        <w:rPr>
          <w:color w:val="E20087"/>
        </w:rPr>
        <w:t>FIGURA 14</w:t>
      </w:r>
    </w:p>
    <w:p w:rsidR="00A06430" w:rsidRPr="00A06430" w:rsidRDefault="002701A3" w:rsidP="00A06430">
      <w:pPr>
        <w:pStyle w:val="Prrafodelista"/>
        <w:numPr>
          <w:ilvl w:val="0"/>
          <w:numId w:val="7"/>
        </w:numPr>
        <w:rPr>
          <w:color w:val="E20087"/>
        </w:rPr>
      </w:pPr>
      <w:r>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una OR=4.889 (IC95% 0.931-25.67 p=0.053), es decir,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p>
    <w:p w:rsidR="00997B2E" w:rsidRPr="00A06430" w:rsidRDefault="00997B2E" w:rsidP="00A06430">
      <w:pPr>
        <w:rPr>
          <w:color w:val="E25600"/>
        </w:rPr>
      </w:pPr>
      <w:r w:rsidRPr="00A06430">
        <w:rPr>
          <w:color w:val="E20087"/>
        </w:rPr>
        <w:lastRenderedPageBreak/>
        <w:t>TABLA 2</w:t>
      </w:r>
      <w:r w:rsidR="00A06430">
        <w:rPr>
          <w:color w:val="E20087"/>
        </w:rPr>
        <w:t xml:space="preserve">(YA NO SIRVE) </w:t>
      </w:r>
      <w:r w:rsidR="00A06430">
        <w:rPr>
          <w:color w:val="E25600"/>
        </w:rPr>
        <w:t xml:space="preserve">HACER GRAFICA DE </w:t>
      </w:r>
      <w:proofErr w:type="spellStart"/>
      <w:r w:rsidR="00A06430">
        <w:rPr>
          <w:color w:val="E25600"/>
        </w:rPr>
        <w:t>NºANEURISMAxHSA</w:t>
      </w:r>
      <w:proofErr w:type="spellEnd"/>
      <w:r w:rsidR="00A06430">
        <w:rPr>
          <w:color w:val="E25600"/>
        </w:rPr>
        <w:t xml:space="preserve"> O PEGAR TABLA</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simple </w:t>
      </w:r>
      <w:r w:rsidR="00C44778" w:rsidRPr="008A5FEA">
        <w:rPr>
          <w:color w:val="FF0000"/>
        </w:rPr>
        <w:t>(OR=5.31 IC 95% 0.963-29.294 p=0.046</w:t>
      </w:r>
      <w:r w:rsidR="00A60DFE" w:rsidRPr="008A5FEA">
        <w:rPr>
          <w:color w:val="FF0000"/>
        </w:rPr>
        <w:t>)</w:t>
      </w:r>
      <w:r w:rsidR="00C44778" w:rsidRPr="008A5FEA">
        <w:rPr>
          <w:color w:val="FF0000"/>
        </w:rPr>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 xml:space="preserve"> quienes s</w:t>
      </w:r>
      <w:r w:rsidR="00A60DFE">
        <w:t>o</w:t>
      </w:r>
      <w:r w:rsidR="008A5FEA">
        <w:t>lamente</w:t>
      </w:r>
      <w:r w:rsidR="00A60DFE">
        <w:t xml:space="preserve"> se requirió </w:t>
      </w:r>
      <w:r w:rsidR="00A158BF">
        <w:t>el uso de coils recibieron antiagregación simple (Chi-Cuadrado de Pearson p=0.000).</w:t>
      </w:r>
    </w:p>
    <w:p w:rsidR="00F43E28" w:rsidRPr="007A6842" w:rsidRDefault="00A158BF" w:rsidP="00AF7F2C">
      <w:pPr>
        <w:pStyle w:val="Prrafodelista"/>
        <w:numPr>
          <w:ilvl w:val="0"/>
          <w:numId w:val="7"/>
        </w:numPr>
        <w:rPr>
          <w:color w:val="FF0000"/>
        </w:rPr>
      </w:pPr>
      <w:r w:rsidRPr="007A6842">
        <w:rPr>
          <w:color w:val="FF0000"/>
        </w:rPr>
        <w:t xml:space="preserve">El número de intervenciones precisadas está relacionado </w:t>
      </w:r>
      <w:r w:rsidR="00193DAE" w:rsidRPr="007A6842">
        <w:rPr>
          <w:color w:val="FF0000"/>
        </w:rPr>
        <w:t>con el fracaso del tratamiento. La significaci</w:t>
      </w:r>
      <w:r w:rsidR="00193DAE" w:rsidRPr="007A6842">
        <w:rPr>
          <w:rFonts w:hint="eastAsia"/>
          <w:color w:val="FF0000"/>
        </w:rPr>
        <w:t>ó</w:t>
      </w:r>
      <w:r w:rsidR="00193DAE" w:rsidRPr="007A6842">
        <w:rPr>
          <w:color w:val="FF0000"/>
        </w:rPr>
        <w:t>n asint</w:t>
      </w:r>
      <w:r w:rsidR="00193DAE" w:rsidRPr="007A6842">
        <w:rPr>
          <w:rFonts w:hint="eastAsia"/>
          <w:color w:val="FF0000"/>
        </w:rPr>
        <w:t>ó</w:t>
      </w:r>
      <w:r w:rsidR="00193DAE" w:rsidRPr="007A6842">
        <w:rPr>
          <w:color w:val="FF0000"/>
        </w:rPr>
        <w:t>tica en la prueba Chi-Cuadrado de Pearson entre estas variables fue de 0.000.</w:t>
      </w:r>
      <w:r w:rsidR="00412BCA" w:rsidRPr="007A6842">
        <w:rPr>
          <w:color w:val="FF0000"/>
        </w:rPr>
        <w:t xml:space="preserve"> </w:t>
      </w:r>
    </w:p>
    <w:p w:rsidR="005B2838" w:rsidRDefault="005B2838" w:rsidP="00D25C8F">
      <w:pPr>
        <w:pStyle w:val="Prrafodelista"/>
        <w:numPr>
          <w:ilvl w:val="0"/>
          <w:numId w:val="7"/>
        </w:numPr>
      </w:pPr>
      <w:r>
        <w:t>No se encontró relación</w:t>
      </w:r>
      <w:r w:rsidR="00F43E28">
        <w:t xml:space="preserve"> </w:t>
      </w:r>
      <w:r w:rsidR="00412BCA">
        <w:t>entre el número de intervenciones realizadas y los antecedentes personales de HSA</w:t>
      </w:r>
      <w:r w:rsidR="00195D6F">
        <w:t xml:space="preserve"> </w:t>
      </w:r>
      <w:r>
        <w:t>(</w:t>
      </w:r>
      <w:r w:rsidR="00195D6F">
        <w:t>p=0.051</w:t>
      </w:r>
      <w:r>
        <w:t>).</w:t>
      </w:r>
      <w:r w:rsidR="006F6E87" w:rsidRPr="006F6E87">
        <w:rPr>
          <w:noProof/>
          <w:lang w:eastAsia="es-ES"/>
        </w:rPr>
        <w:t xml:space="preserve"> </w:t>
      </w:r>
    </w:p>
    <w:p w:rsidR="00997B2E" w:rsidRDefault="00997B2E" w:rsidP="00997B2E">
      <w:pPr>
        <w:ind w:left="360"/>
      </w:pPr>
      <w:r w:rsidRPr="00997B2E">
        <w:rPr>
          <w:noProof/>
          <w:color w:val="E20087"/>
          <w:lang w:eastAsia="es-ES"/>
        </w:rPr>
        <w:t>FIGURA 15 Y 16</w:t>
      </w:r>
    </w:p>
    <w:p w:rsidR="00E507AF" w:rsidRDefault="002F70CD" w:rsidP="00D25C8F">
      <w:pPr>
        <w:pStyle w:val="Prrafodelista"/>
        <w:numPr>
          <w:ilvl w:val="0"/>
          <w:numId w:val="7"/>
        </w:numPr>
      </w:pPr>
      <w:r>
        <w:t>No encontramos relación entre el tamaño del aneurisma y la presencia o no de complicaciones (p=0.246), ni tampoco entre el tamaño y el grado de oclusión del aneurisma (p=0.627).</w:t>
      </w:r>
    </w:p>
    <w:p w:rsidR="002F70CD" w:rsidRDefault="002F70CD" w:rsidP="00D25C8F">
      <w:pPr>
        <w:pStyle w:val="Prrafodelista"/>
        <w:numPr>
          <w:ilvl w:val="0"/>
          <w:numId w:val="7"/>
        </w:numPr>
      </w:pPr>
      <w:r>
        <w:t>No se vio relación entre la edad y la presencia o no de complicaciones (Chi-Cuadrado de Pearson p=0.321), ni tampoco entre la edad y la oclusión del aneurisma (p=0.773).</w:t>
      </w:r>
    </w:p>
    <w:p w:rsidR="00E507AF" w:rsidRDefault="002F70CD" w:rsidP="008A5FEA">
      <w:pPr>
        <w:pStyle w:val="Prrafodelista"/>
        <w:numPr>
          <w:ilvl w:val="0"/>
          <w:numId w:val="7"/>
        </w:numPr>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7457D0">
      <w:pPr>
        <w:pStyle w:val="Ttulo1"/>
      </w:pPr>
      <w:bookmarkStart w:id="22" w:name="_Toc514140021"/>
      <w:r>
        <w:t>Discusión</w:t>
      </w:r>
      <w:bookmarkEnd w:id="22"/>
    </w:p>
    <w:p w:rsidR="003208FC" w:rsidRDefault="003208FC" w:rsidP="00F5485A">
      <w:pPr>
        <w:pStyle w:val="Ttulo2"/>
        <w:numPr>
          <w:ilvl w:val="0"/>
          <w:numId w:val="11"/>
        </w:numPr>
        <w:rPr>
          <w:color w:val="404040" w:themeColor="text1" w:themeTint="BF"/>
        </w:rPr>
      </w:pPr>
      <w:r w:rsidRPr="00F5485A">
        <w:rPr>
          <w:color w:val="404040" w:themeColor="text1" w:themeTint="BF"/>
        </w:rPr>
        <w:t>Análisis de las características epidemiológicas, clínicas y radiológicas de los aneurismas incidentales sometidos a tratamiento endovascular</w:t>
      </w:r>
    </w:p>
    <w:p w:rsidR="007457D0" w:rsidRDefault="007457D0" w:rsidP="00F5485A">
      <w:r>
        <w:t xml:space="preserve">Respecto a nuestra muestra </w:t>
      </w:r>
      <w:r w:rsidR="00160127">
        <w:t>observamos qu</w:t>
      </w:r>
      <w:r w:rsidR="009C2BEF">
        <w:t>e comparte algunas características</w:t>
      </w:r>
      <w:r w:rsidR="00FD24AC">
        <w:t xml:space="preserve">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 o el presentado por </w:t>
      </w:r>
      <w:proofErr w:type="spellStart"/>
      <w:r w:rsidR="00B76558">
        <w:t>Ioannis</w:t>
      </w:r>
      <w:proofErr w:type="spellEnd"/>
      <w:r w:rsidR="00B76558">
        <w:t xml:space="preserve"> </w:t>
      </w:r>
      <w:proofErr w:type="spellStart"/>
      <w:r w:rsidR="00B76558">
        <w:t>Loumiotis</w:t>
      </w:r>
      <w:proofErr w:type="spellEnd"/>
      <w:r w:rsidR="00B76558">
        <w:t xml:space="preserve"> et al</w:t>
      </w:r>
      <w:r w:rsidR="006846C7">
        <w:t>., a excepción de este último artículo donde el 90.66% de la muestra poseían un aneurisma</w:t>
      </w:r>
      <w:r w:rsidR="009C2BEF">
        <w:t xml:space="preserve"> solitario</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en otros </w:t>
      </w:r>
      <w:r w:rsidR="009C2BEF">
        <w:t xml:space="preserve">trabajos como el realizado por </w:t>
      </w:r>
      <w:proofErr w:type="spellStart"/>
      <w:r w:rsidR="009C2BEF">
        <w:t>Woong</w:t>
      </w:r>
      <w:proofErr w:type="spellEnd"/>
      <w:r w:rsidR="009C2BEF">
        <w:t xml:space="preserve"> </w:t>
      </w:r>
      <w:proofErr w:type="spellStart"/>
      <w:r w:rsidR="009C2BEF">
        <w:t>Yoon</w:t>
      </w:r>
      <w:proofErr w:type="spellEnd"/>
      <w:r w:rsidR="009C2BEF">
        <w:t>,</w:t>
      </w:r>
      <w:r w:rsidR="00F35425">
        <w:t xml:space="preserve"> el tabaco constituye un factor de riesgo para la enfermedad</w:t>
      </w:r>
      <w:r w:rsidR="00160127">
        <w:t xml:space="preserve"> </w:t>
      </w:r>
      <w:r w:rsidR="00B76558">
        <w:fldChar w:fldCharType="begin"/>
      </w:r>
      <w:r w:rsidR="009B3FE6">
        <w:instrText xml:space="preserve"> ADDIN ZOTERO_ITEM CSL_CITATION {"citationID":"Wtn3Wfh7","properties":{"formattedCitation":"(5,7,9)","plainCitation":"(5,7,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B76558">
        <w:fldChar w:fldCharType="separate"/>
      </w:r>
      <w:r w:rsidR="009B3FE6" w:rsidRPr="009B3FE6">
        <w:rPr>
          <w:rFonts w:ascii="Calibri" w:hAnsi="Calibri" w:cs="Calibri"/>
        </w:rPr>
        <w:t>(5,7,9)</w:t>
      </w:r>
      <w:r w:rsidR="00B76558">
        <w:fldChar w:fldCharType="end"/>
      </w:r>
      <w:r w:rsidR="00B76558">
        <w:t xml:space="preserve">. </w:t>
      </w:r>
    </w:p>
    <w:p w:rsidR="00B067E8" w:rsidRPr="00B067E8" w:rsidRDefault="00F75396" w:rsidP="00B067E8">
      <w:r>
        <w:lastRenderedPageBreak/>
        <w:t>Como recoge la literatura, un mayor número de aneurismas constituye un factor predictor de ruptura aneurismática.</w:t>
      </w:r>
      <w:r w:rsidR="00B067E8">
        <w:t xml:space="preserve"> En el estudio presentado por los japoneses </w:t>
      </w:r>
      <w:proofErr w:type="spellStart"/>
      <w:r w:rsidR="00B067E8">
        <w:t>Sonobe</w:t>
      </w:r>
      <w:proofErr w:type="spellEnd"/>
      <w:r w:rsidR="00B067E8">
        <w:t xml:space="preserve"> et al., se puede advertir que los pacientes con múltiples aneurismas tenían un riesgo de ruptura de 0.95%/año frente al 0.34%/año de los aneurismas solitarios. </w:t>
      </w:r>
      <w:r w:rsidR="009C2BEF">
        <w:t>Puede comprobarse</w:t>
      </w:r>
      <w:r>
        <w:t xml:space="preserve"> en nuestro estudio, observando que los pacientes con aneurismas múltiples tenían historia previa de HSA con mayor frecuencia que los pacientes con aneurismas únicos, y cómo este porcentaje de pacientes con HSA previa al diagnóstico aumentaba a medida que lo hacía el número de aneurismas (p=0.004)</w:t>
      </w:r>
      <w:r w:rsidR="00AD67F8">
        <w:t xml:space="preserve"> </w:t>
      </w:r>
      <w:r w:rsidR="00AD67F8">
        <w:rPr>
          <w:color w:val="E20087"/>
        </w:rPr>
        <w:t>(VER TABLA O GRAFICA?)</w:t>
      </w:r>
      <w:r w:rsidR="00AD67F8">
        <w:t>.</w:t>
      </w:r>
      <w:r w:rsidR="00FC6D91">
        <w:t xml:space="preserve"> Los pacientes con antecedente de HSA son pacientes con peor evolución de la enfermedad y un mayor riesgo de ruptura de aneurismas,</w:t>
      </w:r>
      <w:r w:rsidR="00727536">
        <w:t xml:space="preserve"> </w:t>
      </w:r>
      <w:r w:rsidR="009C2BEF">
        <w:t xml:space="preserve">como demuestra el estudio de </w:t>
      </w:r>
      <w:proofErr w:type="spellStart"/>
      <w:r w:rsidR="009C2BEF">
        <w:t>Loumiotis</w:t>
      </w:r>
      <w:proofErr w:type="spellEnd"/>
      <w:r w:rsidR="009C2BEF">
        <w:t xml:space="preserve"> et al. </w:t>
      </w:r>
      <w:proofErr w:type="gramStart"/>
      <w:r w:rsidR="009C2BEF">
        <w:t>sobre</w:t>
      </w:r>
      <w:proofErr w:type="gramEnd"/>
      <w:r w:rsidR="009C2BEF">
        <w:t xml:space="preserve"> aneurismas incidentales menores de 10mm. </w:t>
      </w:r>
      <w:r w:rsidR="00727536">
        <w:t xml:space="preserve">Además se vio que los aneurismas que eran </w:t>
      </w:r>
      <w:r w:rsidR="000E0F5E">
        <w:t>únicos presentaban aneurismas más pequeños que los aneurismas múltiples, de forma que el 78.6% 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EF300A">
        <w:t xml:space="preserve"> </w:t>
      </w:r>
      <w:r w:rsidR="00A619E3">
        <w:fldChar w:fldCharType="begin"/>
      </w:r>
      <w:r w:rsidR="00B067E8">
        <w:instrText xml:space="preserve"> ADDIN ZOTERO_ITEM CSL_CITATION {"citationID":"S0TgpQe8","properties":{"formattedCitation":"(7,9,16)","plainCitation":"(7,9,16)","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A619E3">
        <w:fldChar w:fldCharType="separate"/>
      </w:r>
      <w:r w:rsidR="00B067E8" w:rsidRPr="00B067E8">
        <w:rPr>
          <w:rFonts w:ascii="Calibri" w:hAnsi="Calibri" w:cs="Calibri"/>
        </w:rPr>
        <w:t>(7,9,16)</w:t>
      </w:r>
      <w:r w:rsidR="00A619E3">
        <w:fldChar w:fldCharType="end"/>
      </w:r>
      <w:r w:rsidR="00484577">
        <w:t>.</w:t>
      </w:r>
    </w:p>
    <w:p w:rsidR="00CB2FCE" w:rsidRDefault="00484577" w:rsidP="00484577">
      <w:r>
        <w:t>El diámetro medio de los aneurismas de nuestra muestra fue de 5.29mm (rango 2mm-8.6mm)</w:t>
      </w:r>
      <w:r w:rsidR="002A1AB8">
        <w:t>, con un 50% de los aneurismas mayores de 5mm y otro 50% de los aneurismas iguales o menores de 5mm</w:t>
      </w:r>
      <w:r>
        <w:t xml:space="preserve">. Respecto al tamaño de los aneurismas también encontramos que eran similares a otros estudios. En el estudio presentado por </w:t>
      </w:r>
      <w:proofErr w:type="spellStart"/>
      <w:r>
        <w:t>Pierot</w:t>
      </w:r>
      <w:proofErr w:type="spellEnd"/>
      <w:r>
        <w:t xml:space="preserve"> et al. en 2009 para la revista </w:t>
      </w:r>
      <w:proofErr w:type="spellStart"/>
      <w:r w:rsidR="002A1AB8">
        <w:t>Radiology</w:t>
      </w:r>
      <w:proofErr w:type="spellEnd"/>
      <w:r w:rsidR="002A1AB8">
        <w:t xml:space="preserve">, para un mismo número de aneurismas, el 53.7% poseían un tamaño menor o igual a 6mm. Los aneurismas con mayor diámetro  de la muestra (&gt;5mm) se encontraron con mayor frecuencia en la ACI y la ACM, un 64.3%y un 21.4% respectivamente (Chi-Cuadrado p=0.14). </w:t>
      </w:r>
      <w:r w:rsidR="00EF2744">
        <w:t>La mayoría de los aneurismas se localizaron en la circulación anterior (86.7%),</w:t>
      </w:r>
      <w:r w:rsidR="007E1D23">
        <w:t xml:space="preserve"> encontrando porcentajes similares en otros estudios como el ISUIA.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w:t>
      </w:r>
      <w:proofErr w:type="spellStart"/>
      <w:r w:rsidR="007E1D23">
        <w:t>ACoA</w:t>
      </w:r>
      <w:proofErr w:type="spellEnd"/>
      <w:r w:rsidR="007E1D23">
        <w:t xml:space="preserve"> (23.3%), siendo las localizaciones más frecuentes encontradas en la bibliografía la ACI y la ACM,</w:t>
      </w:r>
      <w:r w:rsidR="00A019F6">
        <w:t xml:space="preserve"> aunque en un estudio publicado por </w:t>
      </w:r>
      <w:proofErr w:type="spellStart"/>
      <w:r w:rsidR="00A019F6">
        <w:t>Loumiotis</w:t>
      </w:r>
      <w:proofErr w:type="spellEnd"/>
      <w:r w:rsidR="00A019F6">
        <w:t xml:space="preserve"> et al. para el </w:t>
      </w:r>
      <w:proofErr w:type="spellStart"/>
      <w:r w:rsidR="00A019F6">
        <w:t>Journal</w:t>
      </w:r>
      <w:proofErr w:type="spellEnd"/>
      <w:r w:rsidR="00A019F6">
        <w:t xml:space="preserve"> of </w:t>
      </w:r>
      <w:proofErr w:type="spellStart"/>
      <w:r w:rsidR="00A019F6">
        <w:t>Neurosurgery</w:t>
      </w:r>
      <w:proofErr w:type="spellEnd"/>
      <w:r w:rsidR="00A019F6">
        <w:t xml:space="preserve"> </w:t>
      </w:r>
      <w:r w:rsidR="00275549">
        <w:t xml:space="preserve">para </w:t>
      </w:r>
      <w:r w:rsidR="00A019F6">
        <w:t xml:space="preserve">el grupo de pacientes tratados mediante TEV la </w:t>
      </w:r>
      <w:r w:rsidR="00275549">
        <w:t>localización</w:t>
      </w:r>
      <w:r w:rsidR="00A019F6">
        <w:t xml:space="preserve"> de los aneurismas fue muy similar a la hallada en nuestro estudio. </w:t>
      </w:r>
      <w:r w:rsidR="007E1D23">
        <w:t xml:space="preserve"> </w:t>
      </w:r>
      <w:r w:rsidR="00275549">
        <w:t>Estos hallazgos podrían deberse a las condiciones hemodinámicas de cada vaso</w:t>
      </w:r>
      <w:r w:rsidR="007E1D23">
        <w:t>.</w:t>
      </w:r>
      <w:r w:rsidR="00E94B83">
        <w:t xml:space="preserve"> Se vio que existía relación entre la morfología de los aneurismas y su localización, teniendo los aneurismas saculares 19 veces más posibilidades de encontrarse en la circulación anterior (OR=19; IC 95%= 1.15-314.97; p=0.013). La ACI y la </w:t>
      </w:r>
      <w:proofErr w:type="spellStart"/>
      <w:r w:rsidR="00E94B83">
        <w:t>ACoA</w:t>
      </w:r>
      <w:proofErr w:type="spellEnd"/>
      <w:r w:rsidR="00E94B83">
        <w:t>, fueron las localizaciones con mayor porcentaje de aneurismas sacular</w:t>
      </w:r>
      <w:r w:rsidR="00EF300A">
        <w:t>es. L</w:t>
      </w:r>
      <w:r w:rsidR="00E94B83">
        <w:t>a morfología más común de los aneurismas es la sacular y dichas localizaciones las más frecuentes de la muestra</w:t>
      </w:r>
      <w:r w:rsidR="00EF300A">
        <w:t xml:space="preserve">, lo cual también podría explicarse </w:t>
      </w:r>
      <w:r w:rsidR="00E570DA">
        <w:t>por</w:t>
      </w:r>
      <w:r w:rsidR="00EF300A">
        <w:t xml:space="preserve"> las condiciones hemodinámicas de la circulación</w:t>
      </w:r>
      <w:r w:rsidR="00E570DA">
        <w:t xml:space="preserve"> anterior, produciéndose a</w:t>
      </w:r>
      <w:r w:rsidR="007D3DAF">
        <w:t>neurismas de morfología sacular</w:t>
      </w:r>
      <w:r w:rsidR="00E570DA">
        <w:t xml:space="preserve"> más frecuentemente</w:t>
      </w:r>
      <w:r w:rsidR="00E94B83">
        <w:t>. Los aneurismas con morfología irregular o múltiples lobulaciones se encontraban un 66.7% en la circulación posterior, todos ellos en la arteria basilar</w:t>
      </w:r>
      <w:r w:rsidR="00E570DA">
        <w:t xml:space="preserve">. </w:t>
      </w:r>
      <w:r w:rsidR="00E94B83">
        <w:t>Esta localización es considerada en la literatura como factor de riesgo independiente</w:t>
      </w:r>
      <w:r w:rsidR="002E27BE">
        <w:t xml:space="preserve"> </w:t>
      </w:r>
      <w:r w:rsidR="002E27BE">
        <w:lastRenderedPageBreak/>
        <w:t>(Estudio ISUIA), lo que podría explicar por qué la localización posterior y los aneurismas localizados en dicha arteria tengan un peor pronóstico de la enfermedad</w:t>
      </w:r>
      <w:r w:rsidR="00CB2FCE">
        <w:t xml:space="preserve"> </w:t>
      </w:r>
      <w:r w:rsidR="00CB2FCE">
        <w:fldChar w:fldCharType="begin"/>
      </w:r>
      <w:r w:rsidR="00CB2FCE">
        <w:instrText xml:space="preserve"> ADDIN ZOTERO_ITEM CSL_CITATION {"citationID":"5aTiczPI","properties":{"formattedCitation":"(3\\uc0\\u8211{}5,17)","plainCitation":"(3–5,1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CB2FCE">
        <w:fldChar w:fldCharType="separate"/>
      </w:r>
      <w:r w:rsidR="00CB2FCE" w:rsidRPr="002E27BE">
        <w:rPr>
          <w:rFonts w:ascii="Calibri" w:hAnsi="Calibri" w:cs="Calibri"/>
          <w:szCs w:val="24"/>
        </w:rPr>
        <w:t>(3–5,17)</w:t>
      </w:r>
      <w:r w:rsidR="00CB2FCE">
        <w:fldChar w:fldCharType="end"/>
      </w:r>
      <w:r w:rsidR="002E27BE">
        <w:t xml:space="preserve">. </w:t>
      </w:r>
    </w:p>
    <w:p w:rsidR="00C57FEB" w:rsidRDefault="002E27BE" w:rsidP="00F5485A">
      <w:r>
        <w:t xml:space="preserve">El tabaco, también considerado factor de riesgo como antes mencionamos, se asocia a la ubicación de los aneurismas. </w:t>
      </w:r>
      <w:r w:rsidR="00535279">
        <w:t xml:space="preserve">El 71.4% de los aneurismas encontrados en la </w:t>
      </w:r>
      <w:proofErr w:type="spellStart"/>
      <w:r w:rsidR="00535279">
        <w:t>ACoA</w:t>
      </w:r>
      <w:proofErr w:type="spellEnd"/>
      <w:r w:rsidR="00535279">
        <w:t xml:space="preserve"> y el 92.3% de los aneurismas en la ACI pertenecían</w:t>
      </w:r>
      <w:r>
        <w:t xml:space="preserve"> </w:t>
      </w:r>
      <w:r w:rsidR="00535279">
        <w:t xml:space="preserve">a pacientes con hábito tabáquico, además el 100% de los aneurismas localizados en la arteria basilar </w:t>
      </w:r>
      <w:r w:rsidR="00CB2FCE">
        <w:t>correspondían a pacientes expuestos al tabaco</w:t>
      </w:r>
      <w:r w:rsidR="00535279">
        <w:t xml:space="preserve"> (Chi-Cuadrado de Pearson p=0.029)</w:t>
      </w:r>
      <w:r w:rsidR="00CB2FCE">
        <w:t>. Ningún paciente de la muestra sin hábito tabáquico poseía aneurismas irregulares, todos los aneurismas lobulados se encontraron en pacientes con hábito tabáquico, aunque esta relación no fue significativa (p=0.19)</w:t>
      </w:r>
      <w:r w:rsidR="00CE68F2">
        <w:t xml:space="preserve"> </w:t>
      </w:r>
      <w:r w:rsidR="00CE68F2">
        <w:fldChar w:fldCharType="begin"/>
      </w:r>
      <w:r w:rsidR="00CE68F2">
        <w:instrText xml:space="preserve"> ADDIN ZOTERO_ITEM CSL_CITATION {"citationID":"MMgezpf3","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CE68F2">
        <w:fldChar w:fldCharType="separate"/>
      </w:r>
      <w:r w:rsidR="00CE68F2" w:rsidRPr="00CE68F2">
        <w:rPr>
          <w:rFonts w:ascii="Calibri" w:hAnsi="Calibri" w:cs="Calibri"/>
        </w:rPr>
        <w:t>(9)</w:t>
      </w:r>
      <w:r w:rsidR="00CE68F2">
        <w:fldChar w:fldCharType="end"/>
      </w:r>
      <w:r w:rsidR="00CE68F2">
        <w:t>.</w:t>
      </w:r>
    </w:p>
    <w:p w:rsidR="00155B07" w:rsidRDefault="00B17DA2" w:rsidP="00F5485A">
      <w:r>
        <w:t xml:space="preserve">En nuestra muestra encontramos un porcentaje menor de bebedores (17.9%) que en otros estudios como los ISUIA (31.4% y 27%), </w:t>
      </w:r>
      <w:r w:rsidR="00155B07">
        <w:t>siendo los pacientes varones quienes</w:t>
      </w:r>
      <w:r>
        <w:t xml:space="preserve"> bebían con mayor frecuencia que las mujeres (p=0.005)</w:t>
      </w:r>
      <w:r w:rsidR="00155B07">
        <w:t xml:space="preserve">. </w:t>
      </w:r>
      <w:r w:rsidR="00275549">
        <w:t>Las pacientes</w:t>
      </w:r>
      <w:r w:rsidR="00155B07">
        <w:t xml:space="preserve"> presentaban clínica neurológica al diagnóstico con mayor frecuencia que los hombres</w:t>
      </w:r>
      <w:r w:rsidR="00AD5650">
        <w:t xml:space="preserve"> (p=0.046)</w:t>
      </w:r>
      <w:r w:rsidR="00155B07">
        <w:t>.</w:t>
      </w:r>
      <w:r w:rsidR="00275549">
        <w:t xml:space="preserve"> Respecto a la variable clínica neurológica,</w:t>
      </w:r>
      <w:r w:rsidR="00155B07">
        <w:t xml:space="preserve"> se recogió la presencia o ausencia de clínica neurológica al diagnóstico. En la literatura vemos que los estudios en los cuales se toman estos datos además </w:t>
      </w:r>
      <w:r w:rsidR="00AD5650">
        <w:t xml:space="preserve">se recoge </w:t>
      </w:r>
      <w:r w:rsidR="00155B07">
        <w:t xml:space="preserve">el tipo de clínica que presentan los pacientes, de manera que se pueden conocer las frecuencias y de esta manera definir qué </w:t>
      </w:r>
      <w:r w:rsidR="00AD5650">
        <w:t>sintomatología</w:t>
      </w:r>
      <w:r w:rsidR="00155B07">
        <w:t xml:space="preserve"> es la más frecuente de esta patología y si está en relación con la ruptura del aneurisma</w:t>
      </w:r>
      <w:r w:rsidR="00AD5650">
        <w:t>,</w:t>
      </w:r>
      <w:r w:rsidR="00155B07">
        <w:t xml:space="preserve"> para tratar de adelantarnos a ella. </w:t>
      </w:r>
      <w:r w:rsidR="00275549">
        <w:t>Por otro lado,</w:t>
      </w:r>
      <w:r w:rsidR="00AD5650">
        <w:t xml:space="preserve"> hallamos relación entre el consumo de alcohol y la existencia de clínica neurológica, los individuos que no consumían alcohol presentaban clínica neurológica más frecuentemente que los pacientes que consumían alcohol (p=0.046)</w:t>
      </w:r>
      <w:r w:rsidR="003F3631">
        <w:t>. No se encontró explicación para este fenómeno en la bibliografía. Podría deberse a un factor de confusión, puesto que encontramos relación entre el consumo de alcohol con el sexo y a su vez estas dos variables se asocian con la presencia de clínica neurológica. Tampoco se encontró descrita la asociación entre sexo y clínica neurológica en otros estudios</w:t>
      </w:r>
      <w:r w:rsidR="004106F2">
        <w:t>. Al estar estas tres variables relacionadas entre sí, parece que podría existir alg</w:t>
      </w:r>
      <w:r w:rsidR="00275549">
        <w:t xml:space="preserve">ún tipo de factor </w:t>
      </w:r>
      <w:r w:rsidR="00CA238B">
        <w:t xml:space="preserve">-el cual </w:t>
      </w:r>
      <w:r w:rsidR="004106F2">
        <w:t>no ha sido identificado</w:t>
      </w:r>
      <w:r w:rsidR="00CA238B">
        <w:t>-</w:t>
      </w:r>
      <w:r w:rsidR="004106F2">
        <w:t xml:space="preserve"> detrás de estas asociaciones</w:t>
      </w:r>
      <w:r w:rsidR="00670928">
        <w:t xml:space="preserve"> </w:t>
      </w:r>
      <w:r w:rsidR="003F3631">
        <w:fldChar w:fldCharType="begin"/>
      </w:r>
      <w:r w:rsidR="003F3631">
        <w:instrText xml:space="preserve"> ADDIN ZOTERO_ITEM CSL_CITATION {"citationID":"4SwehhE0","properties":{"formattedCitation":"(4,5)","plainCitation":"(4,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3F3631">
        <w:fldChar w:fldCharType="separate"/>
      </w:r>
      <w:r w:rsidR="003F3631" w:rsidRPr="003F3631">
        <w:rPr>
          <w:rFonts w:ascii="Calibri" w:hAnsi="Calibri" w:cs="Calibri"/>
        </w:rPr>
        <w:t>(4,5)</w:t>
      </w:r>
      <w:r w:rsidR="003F3631">
        <w:fldChar w:fldCharType="end"/>
      </w:r>
      <w:r w:rsidR="003F3631">
        <w:t>.</w:t>
      </w:r>
    </w:p>
    <w:p w:rsidR="00F5485A" w:rsidRDefault="00F5485A" w:rsidP="00F5485A">
      <w:pPr>
        <w:pStyle w:val="Ttulo2"/>
        <w:numPr>
          <w:ilvl w:val="0"/>
          <w:numId w:val="11"/>
        </w:numPr>
        <w:rPr>
          <w:color w:val="404040" w:themeColor="text1" w:themeTint="BF"/>
        </w:rPr>
      </w:pPr>
      <w:r>
        <w:rPr>
          <w:color w:val="404040" w:themeColor="text1" w:themeTint="BF"/>
        </w:rPr>
        <w:t>Análisis de las complicaciones del tratamiento endovascular de 30 casos de aneurismas intracraneales incidentales</w:t>
      </w:r>
    </w:p>
    <w:p w:rsidR="00E22737" w:rsidRDefault="00FC6D91" w:rsidP="00E22737">
      <w:pPr>
        <w:ind w:left="142"/>
      </w:pPr>
      <w:r>
        <w:t xml:space="preserve">En nuestro estudio encontramos complicaciones en 12 de los 30 casos (40%). Es un porcentaje mayor al que encontramos en otros estudios publicados. </w:t>
      </w:r>
      <w:r w:rsidR="00E22737">
        <w:t xml:space="preserve">En el estudio de </w:t>
      </w:r>
      <w:proofErr w:type="spellStart"/>
      <w:r w:rsidR="00E22737">
        <w:t>Pierot</w:t>
      </w:r>
      <w:proofErr w:type="spellEnd"/>
      <w:r w:rsidR="00E22737">
        <w:t xml:space="preserve"> et al. (</w:t>
      </w:r>
      <w:r w:rsidR="002E21E1">
        <w:t>Estudio</w:t>
      </w:r>
      <w:r w:rsidR="00E22737">
        <w:t xml:space="preserve"> ATENA</w:t>
      </w:r>
      <w:r w:rsidR="00434CBE">
        <w:t>) que</w:t>
      </w:r>
      <w:r w:rsidR="00E22737">
        <w:t xml:space="preserve"> compara la técnica de </w:t>
      </w:r>
      <w:proofErr w:type="spellStart"/>
      <w:r w:rsidR="00E22737">
        <w:t>remodeling</w:t>
      </w:r>
      <w:proofErr w:type="spellEnd"/>
      <w:r w:rsidR="00E22737">
        <w:t xml:space="preserve"> con el tratamiento con coils</w:t>
      </w:r>
      <w:r w:rsidR="00434CBE">
        <w:t>,</w:t>
      </w:r>
      <w:r w:rsidR="00E22737">
        <w:t xml:space="preserve"> se recogió un 11.2% de complicaciones en total, un porcentaje inferior al de nuestra muestra. Sin embargo en nuestro estudio todas las secuelas fueron transitorias, no hubo exitus ni secuelas</w:t>
      </w:r>
      <w:r w:rsidR="00434CBE">
        <w:t>, a diferencia de otros trabajos de la bibliografía</w:t>
      </w:r>
      <w:r w:rsidR="00E22737">
        <w:t xml:space="preserve">. Nuestro estudio fue retrospectivo con un número pequeño de  casos </w:t>
      </w:r>
      <w:r w:rsidR="00434CBE">
        <w:t>y con un tiempo de seguimiento corto,</w:t>
      </w:r>
      <w:r w:rsidR="00E22737">
        <w:t xml:space="preserve"> lo que podría </w:t>
      </w:r>
      <w:r w:rsidR="00434CBE">
        <w:t xml:space="preserve">explicar la ausencia de trombosis, exitus y otro tipo de complicaciones más comunes en otros estudios. Respecto al elevado porcentaje de complicaciones en comparación a otros de la bibliografía, podría deberse a que reconocimos como complicación cualquier tipo de clínica o problema derivado del tratamiento endovascular, no estableciendo ningún criterio específico como se realiza en otros trabajos. </w:t>
      </w:r>
      <w:r w:rsidR="00A16B8E">
        <w:t xml:space="preserve">No consideramos que la diferencia respecto al resto de estudios se deba a las características de nuestro centro, puesto que en el estudio ATENA se </w:t>
      </w:r>
      <w:r w:rsidR="00A16B8E">
        <w:lastRenderedPageBreak/>
        <w:t xml:space="preserve">descubrieron casos similares de complicaciones en centros que trataban 20 o menos pacientes por año y centros que traban más de 20 pacientes/año. </w:t>
      </w:r>
      <w:r w:rsidR="00E22737">
        <w:fldChar w:fldCharType="begin"/>
      </w:r>
      <w:r w:rsidR="00A16B8E">
        <w:instrText xml:space="preserve"> ADDIN ZOTERO_ITEM CSL_CITATION {"citationID":"4qiL1T6B","properties":{"formattedCitation":"(11,17)","plainCitation":"(11,17)","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E22737">
        <w:fldChar w:fldCharType="separate"/>
      </w:r>
      <w:r w:rsidR="00A16B8E" w:rsidRPr="00A16B8E">
        <w:rPr>
          <w:rFonts w:ascii="Calibri" w:hAnsi="Calibri" w:cs="Calibri"/>
        </w:rPr>
        <w:t>(11,17)</w:t>
      </w:r>
      <w:r w:rsidR="00E22737">
        <w:fldChar w:fldCharType="end"/>
      </w:r>
    </w:p>
    <w:p w:rsidR="0095286A" w:rsidRDefault="00866DF3" w:rsidP="0095286A">
      <w:pPr>
        <w:ind w:left="142"/>
      </w:pPr>
      <w:r>
        <w:t>Por otra parte encontramos</w:t>
      </w:r>
      <w:r w:rsidR="00216D3A">
        <w:t xml:space="preserve"> otros estudios como el realizado por McDonald et al.</w:t>
      </w:r>
      <w:r>
        <w:t xml:space="preserve"> </w:t>
      </w:r>
      <w:proofErr w:type="gramStart"/>
      <w:r>
        <w:t>que</w:t>
      </w:r>
      <w:proofErr w:type="gramEnd"/>
      <w:r>
        <w:t xml:space="preserve"> compara el tratamiento endovascular y el clipaje quirúrgico. </w:t>
      </w:r>
      <w:r w:rsidR="00786BDC">
        <w:t>En él s</w:t>
      </w:r>
      <w:r>
        <w:t xml:space="preserve">e vio que en los pacientes sometidos a cirugía </w:t>
      </w:r>
      <w:r w:rsidR="00786BDC">
        <w:t>tenían un riesgo mayor de resultados adversos y complicaciones que quienes recibieron tratamiento endovascular, aunque realmente en estos estudios siempre se comete un sesgo de selección, puesto que la decisión de que un paciente se someta a un tratamiento u otro no es aleatoria. Es decir, que estos resultados no son realmente comparables. También encontramos en diversos estudios como por ejemplo</w:t>
      </w:r>
      <w:r w:rsidR="00F63C6C">
        <w:t xml:space="preserve"> el ISUIA que la edad constituye un factor de riesgo para peores resultados. En este estudio se observó que los resultados del TEV no eran tan dependientes de la edad como el tratamiento quirúrgico</w:t>
      </w:r>
      <w:r w:rsidR="00786BDC">
        <w:t xml:space="preserve">  </w:t>
      </w:r>
      <w:r w:rsidR="00F63C6C">
        <w:t>de cara a obtener un mayor número de resultados adversos. En nuestro estudio no encontramos relación entre complicaciones y edad de los pacientes, aunque sí que advertimos</w:t>
      </w:r>
      <w:r w:rsidR="00E0766D">
        <w:t xml:space="preserve"> que los pacientes que tenía 60 años o menos no presentaban comorbilidades con 10.67 más probabilidades que los pacientes mayores de 60 años (IC 95% 1.12-101.34 p=0.02)</w:t>
      </w:r>
      <w:r w:rsidR="00216D3A">
        <w:t xml:space="preserve"> </w:t>
      </w:r>
      <w:r w:rsidR="00216D3A">
        <w:fldChar w:fldCharType="begin"/>
      </w:r>
      <w:r w:rsidR="00F63C6C">
        <w:instrText xml:space="preserve"> ADDIN ZOTERO_ITEM CSL_CITATION {"citationID":"oQkAsFHu","properties":{"formattedCitation":"(4,10)","plainCitation":"(4,10)","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rsidR="00216D3A">
        <w:fldChar w:fldCharType="separate"/>
      </w:r>
      <w:r w:rsidR="00F63C6C" w:rsidRPr="00F63C6C">
        <w:rPr>
          <w:rFonts w:ascii="Calibri" w:hAnsi="Calibri" w:cs="Calibri"/>
        </w:rPr>
        <w:t>(4,10)</w:t>
      </w:r>
      <w:r w:rsidR="00216D3A">
        <w:fldChar w:fldCharType="end"/>
      </w:r>
      <w:r w:rsidR="00225566">
        <w:t>.</w:t>
      </w:r>
    </w:p>
    <w:p w:rsidR="007634F5" w:rsidRDefault="007634F5" w:rsidP="0095286A">
      <w:pPr>
        <w:ind w:left="142"/>
      </w:pPr>
      <w:r>
        <w:t xml:space="preserve">En el estudio publicado por </w:t>
      </w:r>
      <w:proofErr w:type="spellStart"/>
      <w:r>
        <w:t>Wanke</w:t>
      </w:r>
      <w:proofErr w:type="spellEnd"/>
      <w:r>
        <w:t xml:space="preserve"> et al. </w:t>
      </w:r>
      <w:proofErr w:type="gramStart"/>
      <w:r w:rsidR="00D84486">
        <w:t>se</w:t>
      </w:r>
      <w:proofErr w:type="gramEnd"/>
      <w:r w:rsidR="00D84486">
        <w:t xml:space="preserve"> </w:t>
      </w:r>
      <w:r>
        <w:t>concluye que el tratamiento endovascular constituye una alternativa válida al tratamiento con clip quirúrgico,</w:t>
      </w:r>
      <w:r w:rsidR="00D84486">
        <w:t xml:space="preserve"> incluso afirma</w:t>
      </w:r>
      <w:r>
        <w:t xml:space="preserve"> que debería considerarse como primera opción puesto que posee un coste y morbimortalidad menores para aneurismas de cualquier localización. En nuestro caso tampoco encontramos relación entre localización de los aneurismas y una diferente tasa de complicaciones </w:t>
      </w:r>
      <w:r>
        <w:fldChar w:fldCharType="begin"/>
      </w:r>
      <w:r>
        <w:instrText xml:space="preserve"> ADDIN ZOTERO_ITEM CSL_CITATION {"citationID":"j5moeGGD","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fldChar w:fldCharType="separate"/>
      </w:r>
      <w:r w:rsidRPr="007634F5">
        <w:rPr>
          <w:rFonts w:ascii="Calibri" w:hAnsi="Calibri" w:cs="Calibri"/>
        </w:rPr>
        <w:t>(18)</w:t>
      </w:r>
      <w:r>
        <w:fldChar w:fldCharType="end"/>
      </w:r>
      <w:r>
        <w:t>.</w:t>
      </w:r>
    </w:p>
    <w:p w:rsidR="003208FC" w:rsidRDefault="00F5485A" w:rsidP="003208FC">
      <w:pPr>
        <w:pStyle w:val="Ttulo2"/>
        <w:numPr>
          <w:ilvl w:val="0"/>
          <w:numId w:val="11"/>
        </w:numPr>
        <w:rPr>
          <w:color w:val="404040" w:themeColor="text1" w:themeTint="BF"/>
        </w:rPr>
      </w:pPr>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p>
    <w:p w:rsidR="00FB0185" w:rsidRDefault="00FB0185" w:rsidP="00670928">
      <w:r>
        <w:t xml:space="preserve">Pese a tener una tasa de complicaciones mayor </w:t>
      </w:r>
      <w:r w:rsidR="00935317">
        <w:t>que</w:t>
      </w:r>
      <w:r>
        <w:t xml:space="preserve"> otros trabajos, ninguna de estas complicaciones dejó secuelas, no hubo roturas aneurismáticas </w:t>
      </w:r>
      <w:proofErr w:type="spellStart"/>
      <w:r>
        <w:t>periprocedimentales</w:t>
      </w:r>
      <w:proofErr w:type="spellEnd"/>
      <w:r>
        <w:t xml:space="preserve">, </w:t>
      </w:r>
      <w:r w:rsidR="002E6972">
        <w:t xml:space="preserve">eventos </w:t>
      </w:r>
      <w:r>
        <w:t>trombo</w:t>
      </w:r>
      <w:r w:rsidR="002E6972">
        <w:t>embólicos</w:t>
      </w:r>
      <w:r>
        <w:t xml:space="preserve"> ni exitus. En el estudio ATENA </w:t>
      </w:r>
      <w:r w:rsidR="004972A7">
        <w:t>publicado e</w:t>
      </w:r>
      <w:r>
        <w:t>l 2009 se obtuvieron unos datos de complicaciones similares</w:t>
      </w:r>
      <w:r w:rsidR="00935317">
        <w:t xml:space="preserve"> a los hallados en nuestro estudio</w:t>
      </w:r>
      <w:r>
        <w:t xml:space="preserve"> en cuanto a gravedad, puesto que </w:t>
      </w:r>
      <w:r w:rsidR="002E6972">
        <w:t>no</w:t>
      </w:r>
      <w:r>
        <w:t xml:space="preserve"> se produjeron exitus ni complicaciones con secuelas durante su estudio, aunque el porcentaje </w:t>
      </w:r>
      <w:r w:rsidR="00935317">
        <w:t>total de complicaciones</w:t>
      </w:r>
      <w:r>
        <w:t xml:space="preserve"> sí que fue menor</w:t>
      </w:r>
      <w:r w:rsidR="00545119">
        <w:t>.</w:t>
      </w:r>
      <w:r w:rsidR="00545119" w:rsidRPr="00545119">
        <w:t xml:space="preserve"> </w:t>
      </w:r>
      <w:r w:rsidR="00545119">
        <w:t>McDonald et al.</w:t>
      </w:r>
      <w:r w:rsidR="002E21E1">
        <w:t>,</w:t>
      </w:r>
      <w:r w:rsidR="00545119">
        <w:t xml:space="preserve"> publicaron un estudio en 2013 en la revista </w:t>
      </w:r>
      <w:proofErr w:type="spellStart"/>
      <w:r w:rsidR="00545119">
        <w:t>Stroke</w:t>
      </w:r>
      <w:proofErr w:type="spellEnd"/>
      <w:r w:rsidR="00545119">
        <w:t xml:space="preserve"> comparando las técnicas endovasculares </w:t>
      </w:r>
      <w:proofErr w:type="spellStart"/>
      <w:r w:rsidR="00545119">
        <w:t>remodeling</w:t>
      </w:r>
      <w:proofErr w:type="spellEnd"/>
      <w:r w:rsidR="00545119">
        <w:t xml:space="preserve"> y </w:t>
      </w:r>
      <w:proofErr w:type="spellStart"/>
      <w:r w:rsidR="00545119">
        <w:t>colis</w:t>
      </w:r>
      <w:proofErr w:type="spellEnd"/>
      <w:r w:rsidR="00545119">
        <w:t xml:space="preserve">. </w:t>
      </w:r>
      <w:r w:rsidR="00545119" w:rsidRPr="00FE78C1">
        <w:t>Observaron que la tendencia en los últimos años había sido favorable al TEV</w:t>
      </w:r>
      <w:r w:rsidR="00FE78C1" w:rsidRPr="00FE78C1">
        <w:t xml:space="preserve">. Según datos </w:t>
      </w:r>
      <w:r w:rsidR="00566C1F">
        <w:t xml:space="preserve">sacados del </w:t>
      </w:r>
      <w:proofErr w:type="spellStart"/>
      <w:r w:rsidR="00566C1F" w:rsidRPr="00566C1F">
        <w:t>Nation</w:t>
      </w:r>
      <w:r w:rsidR="004625BB">
        <w:t>al</w:t>
      </w:r>
      <w:proofErr w:type="spellEnd"/>
      <w:r w:rsidR="00566C1F" w:rsidRPr="00566C1F">
        <w:t xml:space="preserve"> </w:t>
      </w:r>
      <w:proofErr w:type="spellStart"/>
      <w:r w:rsidR="00566C1F" w:rsidRPr="00566C1F">
        <w:t>Inpatient</w:t>
      </w:r>
      <w:proofErr w:type="spellEnd"/>
      <w:r w:rsidR="00566C1F" w:rsidRPr="00566C1F">
        <w:t xml:space="preserve"> </w:t>
      </w:r>
      <w:proofErr w:type="spellStart"/>
      <w:r w:rsidR="00566C1F" w:rsidRPr="00566C1F">
        <w:t>Sample</w:t>
      </w:r>
      <w:proofErr w:type="spellEnd"/>
      <w:r w:rsidR="00566C1F">
        <w:t xml:space="preserve"> (Estados Unidos)</w:t>
      </w:r>
      <w:r w:rsidR="00FE78C1">
        <w:t xml:space="preserve"> en 2001</w:t>
      </w:r>
      <w:r w:rsidR="000D6641">
        <w:t xml:space="preserve"> el porcentaje de pacientes con manejo mediante TEV fue del 20%, ascendiendo hasta el 63% en 2008.</w:t>
      </w:r>
      <w:r w:rsidR="00FE78C1" w:rsidRPr="00FE78C1">
        <w:t xml:space="preserve"> </w:t>
      </w:r>
      <w:r w:rsidR="00545119" w:rsidRPr="00FE78C1">
        <w:t>Aunque los casos no son comparables debido a que aún no se ha realizado un estudio aleatorizado, se vio que los centro que proponían el TEV a los pacientes como primera opción obtenían mejores resultados. En nuestro estudio todos los pacientes recibieron</w:t>
      </w:r>
      <w:r w:rsidR="00545119">
        <w:t xml:space="preserve"> TEV, no hubo ningún paciente sin tratar o que recibiera tratamiento quirúrgico</w:t>
      </w:r>
      <w:r>
        <w:t xml:space="preserve"> </w:t>
      </w:r>
      <w:r>
        <w:fldChar w:fldCharType="begin"/>
      </w:r>
      <w:r w:rsidR="004625BB">
        <w:instrText xml:space="preserve"> ADDIN ZOTERO_ITEM CSL_CITATION {"citationID":"3SdmEsEt","properties":{"formattedCitation":"(3,10,17,19)","plainCitation":"(3,10,17,19)","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fldChar w:fldCharType="separate"/>
      </w:r>
      <w:r w:rsidR="004625BB" w:rsidRPr="004625BB">
        <w:rPr>
          <w:rFonts w:ascii="Calibri" w:hAnsi="Calibri" w:cs="Calibri"/>
        </w:rPr>
        <w:t>(3,10,17,19)</w:t>
      </w:r>
      <w:r>
        <w:fldChar w:fldCharType="end"/>
      </w:r>
      <w:r w:rsidR="00545119">
        <w:t>.</w:t>
      </w:r>
    </w:p>
    <w:p w:rsidR="00545119" w:rsidRDefault="00545119" w:rsidP="00670928">
      <w:r>
        <w:t>Esta tendencia hacia el TEV como primera opción se debe a que las técnicas endovasculares son más seguras como se puede advertir en la bibliografía, y además estas técnicas han ido avanzando y desarrollándose</w:t>
      </w:r>
      <w:r w:rsidR="007579CE">
        <w:t>. Un análisis del NIS descubrió que</w:t>
      </w:r>
      <w:r>
        <w:t xml:space="preserve"> </w:t>
      </w:r>
      <w:r w:rsidR="007579CE">
        <w:t xml:space="preserve">el porcentaje de pacientes que requirieron cuidados a largo plazo tras cirugía fue del 14%, mientras que en los tratados con </w:t>
      </w:r>
      <w:r w:rsidR="007579CE">
        <w:lastRenderedPageBreak/>
        <w:t xml:space="preserve">coils fue del 4.9%. A medida que la tendencia </w:t>
      </w:r>
      <w:r w:rsidR="00061283">
        <w:t>a escoger</w:t>
      </w:r>
      <w:r w:rsidR="007579CE">
        <w:t xml:space="preserve"> TEV para los aneurismas aumentaba, también descendía </w:t>
      </w:r>
      <w:r w:rsidR="00284E6F">
        <w:t>la tasa de resultados adversos en los pacientes que recibían tratamiento para sus aneurismas, de 14.8% en 2001 a 7.6% e</w:t>
      </w:r>
      <w:r w:rsidR="00061283">
        <w:t>n</w:t>
      </w:r>
      <w:r w:rsidR="00284E6F">
        <w:t xml:space="preserve"> 2008. Estos resultados no distinguen aneurismas rotos de no rotos, y se atribuyeron al desarrollo de estas técnicas. Los avances conseguidos y la experiencia han logrado un aumento importante de la seguridad y además una mejora en la técnica</w:t>
      </w:r>
      <w:r w:rsidR="007579CE">
        <w:t xml:space="preserve"> </w:t>
      </w:r>
      <w:r>
        <w:t>hasta</w:t>
      </w:r>
      <w:r w:rsidR="00FE78C1">
        <w:t xml:space="preserve"> el punto que no hallamos grandes diferencias entre el grado de oclusión obtenido mediante TEV</w:t>
      </w:r>
      <w:r w:rsidR="00284E6F">
        <w:t xml:space="preserve"> y mediante clipaje quirúrgico </w:t>
      </w:r>
      <w:r w:rsidR="004625BB">
        <w:fldChar w:fldCharType="begin"/>
      </w:r>
      <w:r w:rsidR="004625BB">
        <w:instrText xml:space="preserve"> ADDIN ZOTERO_ITEM CSL_CITATION {"citationID":"46Ty8ByZ","properties":{"formattedCitation":"(3,18)","plainCitation":"(3,18)","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4625BB">
        <w:fldChar w:fldCharType="separate"/>
      </w:r>
      <w:r w:rsidR="004625BB" w:rsidRPr="004625BB">
        <w:rPr>
          <w:rFonts w:ascii="Calibri" w:hAnsi="Calibri" w:cs="Calibri"/>
        </w:rPr>
        <w:t>(3,18)</w:t>
      </w:r>
      <w:r w:rsidR="004625BB">
        <w:fldChar w:fldCharType="end"/>
      </w:r>
      <w:r w:rsidR="00284E6F">
        <w:t>.</w:t>
      </w:r>
    </w:p>
    <w:p w:rsidR="00670928" w:rsidRDefault="00284E6F" w:rsidP="00826DEA">
      <w:r>
        <w:t xml:space="preserve">En nuestro estudio se obtuvo un </w:t>
      </w:r>
      <w:r w:rsidR="00670928">
        <w:t>86.7% de oclusión completa.</w:t>
      </w:r>
      <w:r>
        <w:t xml:space="preserve"> En otros estudios como los estudios ATENA publicados en 2008 y 2010</w:t>
      </w:r>
      <w:r w:rsidR="009556E9">
        <w:t xml:space="preserve">, obtuvieron un 80.7% y un 85.4% respectivamente de oclusión satisfactoria, resultados similares a los de este estudio. </w:t>
      </w:r>
      <w:r w:rsidR="00670928">
        <w:t xml:space="preserve">Según </w:t>
      </w:r>
      <w:r w:rsidR="00371ABF">
        <w:t>estos estudios el grado de obliteración</w:t>
      </w:r>
      <w:r w:rsidR="00670928">
        <w:t xml:space="preserve"> varía según</w:t>
      </w:r>
      <w:r w:rsidR="00371ABF">
        <w:t xml:space="preserve"> el diámetro del aneurisma</w:t>
      </w:r>
      <w:r w:rsidR="0091532B">
        <w:t xml:space="preserve">, sin influir </w:t>
      </w:r>
      <w:r w:rsidR="00670928">
        <w:t>la localización</w:t>
      </w:r>
      <w:r w:rsidR="00247854">
        <w:t xml:space="preserve"> de los mismos. En este estudio no se encontró que el grado de oclusión variara con ninguno de ellos. </w:t>
      </w:r>
      <w:r w:rsidR="009B2A20">
        <w:t>Además obtuvieron mayor grado de oclusión en menores de 65 años</w:t>
      </w:r>
      <w:r w:rsidR="00FD69E3">
        <w:t>, este fenómeno tampoco se reprodujo en nuestro estudio</w:t>
      </w:r>
      <w:r w:rsidR="009556E9">
        <w:t xml:space="preserve"> </w:t>
      </w:r>
      <w:r w:rsidR="009556E9">
        <w:fldChar w:fldCharType="begin"/>
      </w:r>
      <w:r w:rsidR="009556E9">
        <w:instrText xml:space="preserve"> ADDIN ZOTERO_ITEM CSL_CITATION {"citationID":"5knOWL2s","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schema":"https://github.com/citation-style-language/schema/raw/master/csl-citation.json"} </w:instrText>
      </w:r>
      <w:r w:rsidR="009556E9">
        <w:fldChar w:fldCharType="separate"/>
      </w:r>
      <w:r w:rsidR="009556E9" w:rsidRPr="009556E9">
        <w:rPr>
          <w:rFonts w:ascii="Calibri" w:hAnsi="Calibri" w:cs="Calibri"/>
        </w:rPr>
        <w:t>(13,14)</w:t>
      </w:r>
      <w:r w:rsidR="009556E9">
        <w:fldChar w:fldCharType="end"/>
      </w:r>
      <w:r w:rsidR="00FD69E3">
        <w:t>.</w:t>
      </w:r>
    </w:p>
    <w:p w:rsidR="00701174" w:rsidRDefault="006F3359" w:rsidP="00826DEA">
      <w:r>
        <w:t>Actualmente aún no existe un algoritmo válido para el manejo de</w:t>
      </w:r>
      <w:r w:rsidR="0087555B">
        <w:t xml:space="preserve"> </w:t>
      </w:r>
      <w:r>
        <w:t>los aneurismas incidentales, ya que aún no se ha realizado un estudio prospectivo aleatorizado</w:t>
      </w:r>
      <w:r w:rsidR="0087555B">
        <w:t xml:space="preserve"> comparando TEV con manejo conservador</w:t>
      </w:r>
      <w:r>
        <w:t>. Este tipo de estudios son la mejor herramienta que poseemos para resolver estas cuestiones.</w:t>
      </w:r>
      <w:r w:rsidR="0087555B">
        <w:t xml:space="preserve"> Para </w:t>
      </w:r>
      <w:proofErr w:type="spellStart"/>
      <w:r w:rsidR="0087555B">
        <w:t>Wanke</w:t>
      </w:r>
      <w:proofErr w:type="spellEnd"/>
      <w:r w:rsidR="0087555B">
        <w:t xml:space="preserve"> et al. </w:t>
      </w:r>
      <w:proofErr w:type="gramStart"/>
      <w:r w:rsidR="0087555B">
        <w:t>el</w:t>
      </w:r>
      <w:proofErr w:type="gramEnd"/>
      <w:r w:rsidR="0087555B">
        <w:t xml:space="preserve"> TEV debería ser la primera opción</w:t>
      </w:r>
      <w:r w:rsidR="001A0875">
        <w:t xml:space="preserve"> de tratamiento</w:t>
      </w:r>
      <w:r w:rsidR="0087555B">
        <w:t>, puesto que además de tener una morbimortalidad menor que el tratamiento quirúrgico su coste también es menor. El TEV puede aplicarse independientemente de la localización del aneurisma, no es</w:t>
      </w:r>
      <w:r w:rsidR="005144E1">
        <w:t xml:space="preserve"> ta</w:t>
      </w:r>
      <w:r w:rsidR="0087555B">
        <w:t xml:space="preserve">n dependiente de la edad como </w:t>
      </w:r>
      <w:r w:rsidR="00061283">
        <w:t xml:space="preserve">lo es </w:t>
      </w:r>
      <w:r w:rsidR="0087555B">
        <w:t>la cirugía</w:t>
      </w:r>
      <w:r w:rsidR="005144E1">
        <w:t xml:space="preserve"> y es m</w:t>
      </w:r>
      <w:r w:rsidR="001A0875">
        <w:t>ás seguro</w:t>
      </w:r>
      <w:r w:rsidR="00061283">
        <w:t xml:space="preserve"> que ésta </w:t>
      </w:r>
      <w:r w:rsidR="00371ABF">
        <w:fldChar w:fldCharType="begin"/>
      </w:r>
      <w:r w:rsidR="005144E1">
        <w:instrText xml:space="preserve"> ADDIN ZOTERO_ITEM CSL_CITATION {"citationID":"JCyzgfke","properties":{"formattedCitation":"(5,9,18)","plainCitation":"(5,9,18)","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371ABF">
        <w:fldChar w:fldCharType="separate"/>
      </w:r>
      <w:r w:rsidR="005144E1" w:rsidRPr="005144E1">
        <w:rPr>
          <w:rFonts w:ascii="Calibri" w:hAnsi="Calibri" w:cs="Calibri"/>
        </w:rPr>
        <w:t>(5,9,18)</w:t>
      </w:r>
      <w:r w:rsidR="00371ABF">
        <w:fldChar w:fldCharType="end"/>
      </w:r>
      <w:r w:rsidR="001A0875">
        <w:t>.</w:t>
      </w:r>
    </w:p>
    <w:p w:rsidR="00087ABF" w:rsidRPr="00087ABF" w:rsidRDefault="00061283" w:rsidP="00087ABF">
      <w:r>
        <w:t>Respecto a cu</w:t>
      </w:r>
      <w:r w:rsidR="007F6595">
        <w:t>ándo intervenir y cuá</w:t>
      </w:r>
      <w:r>
        <w:t xml:space="preserve">ndo escoger manejo conservador, aún no existen unas líneas claras. Los estudios que encontramos en la bibliografía son estudios no aleatorizados, </w:t>
      </w:r>
      <w:r w:rsidR="002E21E1">
        <w:t xml:space="preserve">de manera </w:t>
      </w:r>
      <w:r>
        <w:t xml:space="preserve">que los grupos para los </w:t>
      </w:r>
      <w:r w:rsidR="002E21E1">
        <w:t>cuales</w:t>
      </w:r>
      <w:r>
        <w:t xml:space="preserve"> se decide tratamiento conservador y para los que se dec</w:t>
      </w:r>
      <w:r w:rsidR="007F6595">
        <w:t>id</w:t>
      </w:r>
      <w:r>
        <w:t>e TEV son grupos con diferentes características,</w:t>
      </w:r>
      <w:r w:rsidR="007F6595">
        <w:t xml:space="preserve"> no comparables, puesto que posiblemente los aneurismas pertenecientes al grupo de observación tengan un comportamiento más benigno. Aunque el TEV sea una técnica segura, sus riesgos no son 0. De la misma manera que aunque los aneurismas tengan un riesgo de ruptura a corto plazo bajo, </w:t>
      </w:r>
      <w:r w:rsidR="002E21E1">
        <w:t xml:space="preserve">este riesgo </w:t>
      </w:r>
      <w:r w:rsidR="007F6595">
        <w:t xml:space="preserve">tampoco es nulo. Debería realizarse tratamiento cuando el  riesgo de ruptura supere al de la intervención. En el estudio ISUIA consideraron que los aneurismas menores de 7mm en la circulación tenían tan bajo riesgo que era preferible no tratarlos. Para </w:t>
      </w:r>
      <w:proofErr w:type="spellStart"/>
      <w:r w:rsidR="007F6595">
        <w:t>Loumiotis</w:t>
      </w:r>
      <w:proofErr w:type="spellEnd"/>
      <w:r w:rsidR="007F6595">
        <w:t xml:space="preserve"> et al.</w:t>
      </w:r>
      <w:r w:rsidR="002E21E1">
        <w:t>,</w:t>
      </w:r>
      <w:r w:rsidR="007F6595">
        <w:t xml:space="preserve"> menos de la mitad de los aneurismas requieren tratamiento, </w:t>
      </w:r>
      <w:r w:rsidR="002E21E1">
        <w:t>únicamente</w:t>
      </w:r>
      <w:r w:rsidR="007F6595">
        <w:t xml:space="preserve"> los aneurismas cuyas características indicaran un mayor riesgo de ruptura. </w:t>
      </w:r>
      <w:r w:rsidR="002E21E1">
        <w:t>A</w:t>
      </w:r>
      <w:r w:rsidR="007F6595">
        <w:t xml:space="preserve">neurismas pequeños, en localizaciones no malignas, con tamaño estable a lo largo del tiempo, en un paciente mayor sin antecedentes de HSA, no </w:t>
      </w:r>
      <w:r w:rsidR="002E21E1">
        <w:t>tendrían indicación para ser intervenidos. Para estos pacientes con manejo conservador, habría que controlar los factores de riesgo cardiovascular, sobre todo  el tabaco  y la hipertensión arterial,</w:t>
      </w:r>
      <w:r w:rsidR="007F6595">
        <w:t xml:space="preserve"> </w:t>
      </w:r>
      <w:r w:rsidR="002E21E1">
        <w:t xml:space="preserve">y realizar controles periódicos para detectar un posible crecimiento aneurismático o la generación de </w:t>
      </w:r>
      <w:proofErr w:type="spellStart"/>
      <w:r w:rsidR="002E21E1">
        <w:t>nuevosaneurismas</w:t>
      </w:r>
      <w:proofErr w:type="spellEnd"/>
      <w:r w:rsidR="007F6595">
        <w:t xml:space="preserve"> </w:t>
      </w:r>
      <w:r w:rsidR="007F6595">
        <w:fldChar w:fldCharType="begin"/>
      </w:r>
      <w:r w:rsidR="002E21E1">
        <w:instrText xml:space="preserve"> ADDIN ZOTERO_ITEM CSL_CITATION {"citationID":"j8UnbL3x","properties":{"formattedCitation":"(3,4,7,19)","plainCitation":"(3,4,7,19)","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7F6595">
        <w:fldChar w:fldCharType="separate"/>
      </w:r>
      <w:r w:rsidR="002E21E1" w:rsidRPr="002E21E1">
        <w:rPr>
          <w:rFonts w:ascii="Calibri" w:hAnsi="Calibri" w:cs="Calibri"/>
        </w:rPr>
        <w:t>(3,4,7,19)</w:t>
      </w:r>
      <w:r w:rsidR="007F6595">
        <w:fldChar w:fldCharType="end"/>
      </w:r>
      <w:r w:rsidR="002E21E1">
        <w:t>.</w:t>
      </w:r>
    </w:p>
    <w:p w:rsidR="0054730A" w:rsidRDefault="0054730A" w:rsidP="0054730A">
      <w:pPr>
        <w:pStyle w:val="Ttulo1"/>
      </w:pPr>
      <w:bookmarkStart w:id="23" w:name="_Toc514140022"/>
      <w:r>
        <w:lastRenderedPageBreak/>
        <w:t>Conclusiones</w:t>
      </w:r>
      <w:bookmarkEnd w:id="23"/>
    </w:p>
    <w:p w:rsidR="00EC05A2" w:rsidRDefault="00EC05A2" w:rsidP="00EC05A2">
      <w:pPr>
        <w:pStyle w:val="Prrafodelista"/>
        <w:numPr>
          <w:ilvl w:val="0"/>
          <w:numId w:val="13"/>
        </w:numPr>
      </w:pPr>
      <w:r>
        <w:t>El tratamiento endovascular constituye una alternativa segura para el manejo de los aneurismas incidentales intracraneales.</w:t>
      </w:r>
    </w:p>
    <w:p w:rsidR="00EC05A2" w:rsidRDefault="00EC05A2" w:rsidP="00EC05A2">
      <w:pPr>
        <w:pStyle w:val="Prrafodelista"/>
        <w:numPr>
          <w:ilvl w:val="0"/>
          <w:numId w:val="13"/>
        </w:numPr>
      </w:pPr>
      <w:r>
        <w:t>Factores como los antecedentes de hemorragia subaracnoidea</w:t>
      </w:r>
      <w:r w:rsidR="00C37766">
        <w:t>, el hábito tabáquico, el número de aneurismas y</w:t>
      </w:r>
      <w:r>
        <w:t xml:space="preserve"> </w:t>
      </w:r>
      <w:r w:rsidR="00C37766">
        <w:t>su</w:t>
      </w:r>
      <w:r>
        <w:t xml:space="preserve"> tamaño, morfología</w:t>
      </w:r>
      <w:r w:rsidR="00C37766">
        <w:t xml:space="preserve"> y </w:t>
      </w:r>
      <w:r>
        <w:t>localización juegan un papel muy importante en su evolución.</w:t>
      </w:r>
    </w:p>
    <w:p w:rsidR="002E21E1" w:rsidRDefault="00EC05A2" w:rsidP="00EC05A2">
      <w:pPr>
        <w:pStyle w:val="Prrafodelista"/>
        <w:numPr>
          <w:ilvl w:val="0"/>
          <w:numId w:val="13"/>
        </w:numPr>
      </w:pPr>
      <w:r>
        <w:t>Es necesario realizar un estudio prospectivo aleatorizado para descubrir cuáles son los factores determinantes que nos indican cuándo y cómo tratar los aneurismas incidentales de manera que el paciente asuma el menor riesgo posible.</w:t>
      </w:r>
    </w:p>
    <w:p w:rsidR="00193DAE" w:rsidRDefault="0054730A" w:rsidP="00412BCA">
      <w:pPr>
        <w:pStyle w:val="Ttulo1"/>
      </w:pPr>
      <w:bookmarkStart w:id="24" w:name="_Toc514140023"/>
      <w:r>
        <w:t>Bibliografí</w:t>
      </w:r>
      <w:r w:rsidR="00412BCA">
        <w:t>a</w:t>
      </w:r>
      <w:bookmarkEnd w:id="24"/>
    </w:p>
    <w:p w:rsidR="00CB4F92" w:rsidRPr="00CB4F92" w:rsidRDefault="00CB4F92" w:rsidP="00CB4F92"/>
    <w:sectPr w:rsidR="00CB4F92" w:rsidRPr="00CB4F92" w:rsidSect="0090528B">
      <w:headerReference w:type="even" r:id="rId29"/>
      <w:headerReference w:type="default" r:id="rId30"/>
      <w:headerReference w:type="first" r:id="rId31"/>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A766B" w:rsidRDefault="006A766B" w:rsidP="00B07406">
      <w:pPr>
        <w:spacing w:after="0" w:line="240" w:lineRule="auto"/>
      </w:pPr>
      <w:r>
        <w:separator/>
      </w:r>
    </w:p>
  </w:endnote>
  <w:endnote w:type="continuationSeparator" w:id="0">
    <w:p w:rsidR="006A766B" w:rsidRDefault="006A766B"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4972A7">
      <w:tc>
        <w:tcPr>
          <w:tcW w:w="500" w:type="pct"/>
          <w:tcBorders>
            <w:top w:val="single" w:sz="4" w:space="0" w:color="554740" w:themeColor="accent2" w:themeShade="BF"/>
          </w:tcBorders>
          <w:shd w:val="clear" w:color="auto" w:fill="554740" w:themeFill="accent2" w:themeFillShade="BF"/>
        </w:tcPr>
        <w:p w:rsidR="004972A7" w:rsidRDefault="004972A7">
          <w:pPr>
            <w:pStyle w:val="Piedepgina"/>
            <w:jc w:val="right"/>
            <w:rPr>
              <w:b/>
              <w:color w:val="FFFFFF" w:themeColor="background1"/>
            </w:rPr>
          </w:pPr>
          <w:r>
            <w:fldChar w:fldCharType="begin"/>
          </w:r>
          <w:r>
            <w:instrText xml:space="preserve"> PAGE   \* MERGEFORMAT </w:instrText>
          </w:r>
          <w:r>
            <w:fldChar w:fldCharType="separate"/>
          </w:r>
          <w:r w:rsidR="00CB4F92" w:rsidRPr="00CB4F92">
            <w:rPr>
              <w:noProof/>
              <w:color w:val="FFFFFF" w:themeColor="background1"/>
            </w:rPr>
            <w:t>16</w:t>
          </w:r>
          <w:r>
            <w:rPr>
              <w:noProof/>
              <w:color w:val="FFFFFF" w:themeColor="background1"/>
            </w:rPr>
            <w:fldChar w:fldCharType="end"/>
          </w:r>
        </w:p>
      </w:tc>
      <w:tc>
        <w:tcPr>
          <w:tcW w:w="4500" w:type="pct"/>
          <w:tcBorders>
            <w:top w:val="single" w:sz="4" w:space="0" w:color="auto"/>
          </w:tcBorders>
        </w:tcPr>
        <w:p w:rsidR="004972A7" w:rsidRDefault="004972A7">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4972A7" w:rsidRDefault="004972A7">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4972A7">
      <w:tc>
        <w:tcPr>
          <w:tcW w:w="4500" w:type="pct"/>
          <w:tcBorders>
            <w:top w:val="single" w:sz="4" w:space="0" w:color="000000" w:themeColor="text1"/>
          </w:tcBorders>
        </w:tcPr>
        <w:p w:rsidR="004972A7" w:rsidRDefault="004972A7"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4972A7" w:rsidRDefault="004972A7">
          <w:pPr>
            <w:pStyle w:val="Encabezado"/>
            <w:rPr>
              <w:color w:val="FFFFFF" w:themeColor="background1"/>
            </w:rPr>
          </w:pPr>
          <w:r>
            <w:fldChar w:fldCharType="begin"/>
          </w:r>
          <w:r>
            <w:instrText xml:space="preserve"> PAGE   \* MERGEFORMAT </w:instrText>
          </w:r>
          <w:r>
            <w:fldChar w:fldCharType="separate"/>
          </w:r>
          <w:r w:rsidR="00CB4F92" w:rsidRPr="00CB4F92">
            <w:rPr>
              <w:noProof/>
              <w:color w:val="FFFFFF" w:themeColor="background1"/>
            </w:rPr>
            <w:t>15</w:t>
          </w:r>
          <w:r>
            <w:rPr>
              <w:noProof/>
              <w:color w:val="FFFFFF" w:themeColor="background1"/>
            </w:rPr>
            <w:fldChar w:fldCharType="end"/>
          </w:r>
        </w:p>
      </w:tc>
    </w:tr>
  </w:tbl>
  <w:p w:rsidR="004972A7" w:rsidRDefault="004972A7"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4972A7" w:rsidTr="009D1163">
      <w:tc>
        <w:tcPr>
          <w:tcW w:w="4500" w:type="pct"/>
          <w:tcBorders>
            <w:top w:val="single" w:sz="4" w:space="0" w:color="000000" w:themeColor="text1"/>
          </w:tcBorders>
        </w:tcPr>
        <w:p w:rsidR="004972A7" w:rsidRDefault="004972A7"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4972A7" w:rsidRDefault="004972A7" w:rsidP="009D1163">
          <w:pPr>
            <w:pStyle w:val="Encabezado"/>
            <w:rPr>
              <w:color w:val="FFFFFF" w:themeColor="background1"/>
            </w:rPr>
          </w:pPr>
          <w:r>
            <w:fldChar w:fldCharType="begin"/>
          </w:r>
          <w:r>
            <w:instrText xml:space="preserve"> PAGE   \* MERGEFORMAT </w:instrText>
          </w:r>
          <w:r>
            <w:fldChar w:fldCharType="separate"/>
          </w:r>
          <w:r w:rsidR="00CB4F92" w:rsidRPr="00CB4F92">
            <w:rPr>
              <w:noProof/>
              <w:color w:val="FFFFFF" w:themeColor="background1"/>
            </w:rPr>
            <w:t>9</w:t>
          </w:r>
          <w:r>
            <w:rPr>
              <w:noProof/>
              <w:color w:val="FFFFFF" w:themeColor="background1"/>
            </w:rPr>
            <w:fldChar w:fldCharType="end"/>
          </w:r>
        </w:p>
      </w:tc>
    </w:tr>
  </w:tbl>
  <w:p w:rsidR="004972A7" w:rsidRDefault="004972A7"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A766B" w:rsidRDefault="006A766B" w:rsidP="00B07406">
      <w:pPr>
        <w:spacing w:after="0" w:line="240" w:lineRule="auto"/>
      </w:pPr>
      <w:r>
        <w:separator/>
      </w:r>
    </w:p>
  </w:footnote>
  <w:footnote w:type="continuationSeparator" w:id="0">
    <w:p w:rsidR="006A766B" w:rsidRDefault="006A766B" w:rsidP="00B07406">
      <w:pPr>
        <w:spacing w:after="0" w:line="240" w:lineRule="auto"/>
      </w:pPr>
      <w:r>
        <w:continuationSeparator/>
      </w:r>
    </w:p>
  </w:footnote>
  <w:footnote w:id="1">
    <w:p w:rsidR="004972A7" w:rsidRDefault="004972A7" w:rsidP="00C23492">
      <w:pPr>
        <w:pStyle w:val="Textonotapie"/>
        <w:spacing w:before="0"/>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w:t>
      </w:r>
    </w:p>
  </w:footnote>
  <w:footnote w:id="2">
    <w:p w:rsidR="004972A7" w:rsidRDefault="004972A7">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4972A7" w:rsidRDefault="004972A7"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4972A7" w:rsidRDefault="004972A7">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4972A7" w:rsidRDefault="004972A7"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4972A7" w:rsidRDefault="004972A7" w:rsidP="00C23492">
      <w:pPr>
        <w:pStyle w:val="Textonotaalfinal"/>
        <w:spacing w:after="240"/>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2A7" w:rsidRDefault="004972A7"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2A7" w:rsidRDefault="004972A7"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2A7" w:rsidRDefault="004972A7"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CB4F92">
      <w:rPr>
        <w:i/>
        <w:noProof/>
      </w:rPr>
      <w:t>Justificación del Proyecto</w:t>
    </w:r>
    <w:r w:rsidRPr="0087575A">
      <w:rPr>
        <w:i/>
      </w:rPr>
      <w:fldChar w:fldCharType="end"/>
    </w:r>
  </w:p>
  <w:p w:rsidR="004972A7" w:rsidRDefault="004972A7"/>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2A7" w:rsidRDefault="004972A7"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CB4F92">
      <w:rPr>
        <w:i/>
        <w:noProof/>
      </w:rPr>
      <w:t>Introducción</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4972A7" w:rsidRDefault="004972A7"/>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972A7" w:rsidRDefault="004972A7" w:rsidP="00CA238B">
    <w:pPr>
      <w:rPr>
        <w:sz w:val="32"/>
        <w:szCs w:val="32"/>
      </w:rPr>
    </w:pPr>
    <w:r w:rsidRPr="003B0263">
      <w:rPr>
        <w:i/>
      </w:rPr>
      <w:fldChar w:fldCharType="begin"/>
    </w:r>
    <w:r w:rsidRPr="003B0263">
      <w:rPr>
        <w:i/>
      </w:rPr>
      <w:instrText xml:space="preserve"> STYLEREF  "1"  </w:instrText>
    </w:r>
    <w:r w:rsidRPr="003B0263">
      <w:rPr>
        <w:i/>
      </w:rPr>
      <w:fldChar w:fldCharType="separate"/>
    </w:r>
    <w:r>
      <w:rPr>
        <w:i/>
        <w:noProof/>
      </w:rPr>
      <w:t>Introducción</w:t>
    </w:r>
    <w:r w:rsidRPr="003B0263">
      <w:rPr>
        <w:i/>
      </w:rPr>
      <w:fldChar w:fldCharType="end"/>
    </w:r>
    <w:r>
      <w:rPr>
        <w:i/>
      </w:rPr>
      <w:t xml:space="preserve"> </w:t>
    </w:r>
    <w:r>
      <w:t xml:space="preserve">| </w:t>
    </w:r>
    <w:sdt>
      <w:sdt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t>Tratamiento endovascular de aneurismas cerebrales incidentales</w:t>
        </w:r>
      </w:sdtContent>
    </w:sdt>
  </w:p>
  <w:p w:rsidR="004972A7" w:rsidRDefault="004972A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EDE4ECE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E310E72"/>
    <w:multiLevelType w:val="hybridMultilevel"/>
    <w:tmpl w:val="1870D00E"/>
    <w:lvl w:ilvl="0" w:tplc="2DF2E410">
      <w:start w:val="1"/>
      <w:numFmt w:val="decimal"/>
      <w:lvlText w:val="%1."/>
      <w:lvlJc w:val="center"/>
      <w:pPr>
        <w:ind w:left="502" w:hanging="360"/>
      </w:pPr>
      <w:rPr>
        <w:rFonts w:hint="default"/>
        <w:b/>
        <w:strike w:val="0"/>
        <w:dstrike w:val="0"/>
        <w:color w:val="404040" w:themeColor="text1" w:themeTint="BF"/>
        <w:sz w:val="26"/>
        <w:szCs w:val="26"/>
        <w:vertAlign w:val="baseline"/>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6">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nsid w:val="4D0D40FF"/>
    <w:multiLevelType w:val="hybridMultilevel"/>
    <w:tmpl w:val="911A2366"/>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5210B3C"/>
    <w:multiLevelType w:val="hybridMultilevel"/>
    <w:tmpl w:val="A82AFAD4"/>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0"/>
  </w:num>
  <w:num w:numId="3">
    <w:abstractNumId w:val="0"/>
  </w:num>
  <w:num w:numId="4">
    <w:abstractNumId w:val="4"/>
  </w:num>
  <w:num w:numId="5">
    <w:abstractNumId w:val="6"/>
  </w:num>
  <w:num w:numId="6">
    <w:abstractNumId w:val="3"/>
  </w:num>
  <w:num w:numId="7">
    <w:abstractNumId w:val="2"/>
  </w:num>
  <w:num w:numId="8">
    <w:abstractNumId w:val="1"/>
  </w:num>
  <w:num w:numId="9">
    <w:abstractNumId w:val="12"/>
  </w:num>
  <w:num w:numId="10">
    <w:abstractNumId w:val="8"/>
  </w:num>
  <w:num w:numId="11">
    <w:abstractNumId w:val="5"/>
  </w:num>
  <w:num w:numId="12">
    <w:abstractNumId w:val="9"/>
  </w:num>
  <w:num w:numId="13">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61283"/>
    <w:rsid w:val="000659CC"/>
    <w:rsid w:val="00066356"/>
    <w:rsid w:val="000703FC"/>
    <w:rsid w:val="00075754"/>
    <w:rsid w:val="000815A5"/>
    <w:rsid w:val="0008664F"/>
    <w:rsid w:val="00087411"/>
    <w:rsid w:val="00087ABF"/>
    <w:rsid w:val="00097FB6"/>
    <w:rsid w:val="000A565F"/>
    <w:rsid w:val="000A5B23"/>
    <w:rsid w:val="000A6662"/>
    <w:rsid w:val="000C7C78"/>
    <w:rsid w:val="000D3E2E"/>
    <w:rsid w:val="000D6641"/>
    <w:rsid w:val="000D66ED"/>
    <w:rsid w:val="000D67BE"/>
    <w:rsid w:val="000E0F5E"/>
    <w:rsid w:val="000E1BC9"/>
    <w:rsid w:val="000E2038"/>
    <w:rsid w:val="000E3E74"/>
    <w:rsid w:val="000E470F"/>
    <w:rsid w:val="000F6BED"/>
    <w:rsid w:val="00104333"/>
    <w:rsid w:val="001061F1"/>
    <w:rsid w:val="00106728"/>
    <w:rsid w:val="00111129"/>
    <w:rsid w:val="00121126"/>
    <w:rsid w:val="0012148F"/>
    <w:rsid w:val="001305AE"/>
    <w:rsid w:val="00130C6C"/>
    <w:rsid w:val="001327DC"/>
    <w:rsid w:val="00132CDC"/>
    <w:rsid w:val="00134399"/>
    <w:rsid w:val="00140BDB"/>
    <w:rsid w:val="001423BF"/>
    <w:rsid w:val="00144A9B"/>
    <w:rsid w:val="00147D13"/>
    <w:rsid w:val="00155B07"/>
    <w:rsid w:val="00156B56"/>
    <w:rsid w:val="00157CEE"/>
    <w:rsid w:val="00160127"/>
    <w:rsid w:val="00164CEA"/>
    <w:rsid w:val="001650DE"/>
    <w:rsid w:val="00167FD1"/>
    <w:rsid w:val="00171FF3"/>
    <w:rsid w:val="0017479F"/>
    <w:rsid w:val="00180199"/>
    <w:rsid w:val="00181C82"/>
    <w:rsid w:val="001828C8"/>
    <w:rsid w:val="00186877"/>
    <w:rsid w:val="00186E58"/>
    <w:rsid w:val="00191004"/>
    <w:rsid w:val="00193DAE"/>
    <w:rsid w:val="00195D6F"/>
    <w:rsid w:val="001A0565"/>
    <w:rsid w:val="001A0875"/>
    <w:rsid w:val="001A1A17"/>
    <w:rsid w:val="001A776F"/>
    <w:rsid w:val="001B694E"/>
    <w:rsid w:val="001C0498"/>
    <w:rsid w:val="001C0545"/>
    <w:rsid w:val="001C0796"/>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16D3A"/>
    <w:rsid w:val="00225566"/>
    <w:rsid w:val="00226B0F"/>
    <w:rsid w:val="00227127"/>
    <w:rsid w:val="00231DCA"/>
    <w:rsid w:val="002356C8"/>
    <w:rsid w:val="00247854"/>
    <w:rsid w:val="00252405"/>
    <w:rsid w:val="002534F8"/>
    <w:rsid w:val="00255B34"/>
    <w:rsid w:val="00255E6E"/>
    <w:rsid w:val="00260B41"/>
    <w:rsid w:val="00263FC7"/>
    <w:rsid w:val="002676DF"/>
    <w:rsid w:val="002701A3"/>
    <w:rsid w:val="00271364"/>
    <w:rsid w:val="00275549"/>
    <w:rsid w:val="00284E6F"/>
    <w:rsid w:val="002961DD"/>
    <w:rsid w:val="002A1AB8"/>
    <w:rsid w:val="002A60F6"/>
    <w:rsid w:val="002B189A"/>
    <w:rsid w:val="002B219D"/>
    <w:rsid w:val="002B3996"/>
    <w:rsid w:val="002B3CAD"/>
    <w:rsid w:val="002B4119"/>
    <w:rsid w:val="002B6A0D"/>
    <w:rsid w:val="002B770A"/>
    <w:rsid w:val="002C4EC4"/>
    <w:rsid w:val="002C55F2"/>
    <w:rsid w:val="002C6295"/>
    <w:rsid w:val="002D14D9"/>
    <w:rsid w:val="002D30A4"/>
    <w:rsid w:val="002D6648"/>
    <w:rsid w:val="002D692F"/>
    <w:rsid w:val="002D78AD"/>
    <w:rsid w:val="002E21E1"/>
    <w:rsid w:val="002E27BE"/>
    <w:rsid w:val="002E3A62"/>
    <w:rsid w:val="002E5074"/>
    <w:rsid w:val="002E5437"/>
    <w:rsid w:val="002E6972"/>
    <w:rsid w:val="002F2F76"/>
    <w:rsid w:val="002F4B98"/>
    <w:rsid w:val="002F70CD"/>
    <w:rsid w:val="00301196"/>
    <w:rsid w:val="003012BD"/>
    <w:rsid w:val="0030399E"/>
    <w:rsid w:val="0031122F"/>
    <w:rsid w:val="003208FC"/>
    <w:rsid w:val="00320ABA"/>
    <w:rsid w:val="003228F1"/>
    <w:rsid w:val="0032623D"/>
    <w:rsid w:val="0032689A"/>
    <w:rsid w:val="0032737D"/>
    <w:rsid w:val="0033051E"/>
    <w:rsid w:val="00330790"/>
    <w:rsid w:val="00330A73"/>
    <w:rsid w:val="003310A7"/>
    <w:rsid w:val="00334B33"/>
    <w:rsid w:val="00336DF9"/>
    <w:rsid w:val="00337A77"/>
    <w:rsid w:val="00345837"/>
    <w:rsid w:val="00346245"/>
    <w:rsid w:val="00346491"/>
    <w:rsid w:val="003515D8"/>
    <w:rsid w:val="00352497"/>
    <w:rsid w:val="003548EF"/>
    <w:rsid w:val="003605F7"/>
    <w:rsid w:val="00360CBC"/>
    <w:rsid w:val="00360F69"/>
    <w:rsid w:val="00362B2D"/>
    <w:rsid w:val="00367DD5"/>
    <w:rsid w:val="00367E74"/>
    <w:rsid w:val="00371ABF"/>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31"/>
    <w:rsid w:val="003F36A3"/>
    <w:rsid w:val="003F5158"/>
    <w:rsid w:val="003F74B0"/>
    <w:rsid w:val="003F7C40"/>
    <w:rsid w:val="0040129C"/>
    <w:rsid w:val="00404AFA"/>
    <w:rsid w:val="00410063"/>
    <w:rsid w:val="004106F2"/>
    <w:rsid w:val="004111B0"/>
    <w:rsid w:val="00412BCA"/>
    <w:rsid w:val="0041342B"/>
    <w:rsid w:val="004160BD"/>
    <w:rsid w:val="004161B2"/>
    <w:rsid w:val="00423F19"/>
    <w:rsid w:val="004261CF"/>
    <w:rsid w:val="004267D5"/>
    <w:rsid w:val="00433C0D"/>
    <w:rsid w:val="00434CBE"/>
    <w:rsid w:val="00436C0A"/>
    <w:rsid w:val="004445C9"/>
    <w:rsid w:val="00446BA8"/>
    <w:rsid w:val="004523AB"/>
    <w:rsid w:val="00452663"/>
    <w:rsid w:val="00453D41"/>
    <w:rsid w:val="00454853"/>
    <w:rsid w:val="004625BB"/>
    <w:rsid w:val="00472718"/>
    <w:rsid w:val="00474EE7"/>
    <w:rsid w:val="00477AFD"/>
    <w:rsid w:val="00484577"/>
    <w:rsid w:val="004905BE"/>
    <w:rsid w:val="004907C7"/>
    <w:rsid w:val="00492022"/>
    <w:rsid w:val="00492DB2"/>
    <w:rsid w:val="00494357"/>
    <w:rsid w:val="004972A7"/>
    <w:rsid w:val="004A2FC1"/>
    <w:rsid w:val="004A4BEC"/>
    <w:rsid w:val="004A6E4D"/>
    <w:rsid w:val="004B006F"/>
    <w:rsid w:val="004B37C8"/>
    <w:rsid w:val="004C377A"/>
    <w:rsid w:val="004C5B48"/>
    <w:rsid w:val="004C74EB"/>
    <w:rsid w:val="004D03C8"/>
    <w:rsid w:val="004D075D"/>
    <w:rsid w:val="004D393C"/>
    <w:rsid w:val="004E3624"/>
    <w:rsid w:val="00502005"/>
    <w:rsid w:val="0051374B"/>
    <w:rsid w:val="005144E1"/>
    <w:rsid w:val="0051698F"/>
    <w:rsid w:val="005202CB"/>
    <w:rsid w:val="00524EDC"/>
    <w:rsid w:val="005306B5"/>
    <w:rsid w:val="00535279"/>
    <w:rsid w:val="005357DA"/>
    <w:rsid w:val="00536DAD"/>
    <w:rsid w:val="00545119"/>
    <w:rsid w:val="0054730A"/>
    <w:rsid w:val="005544FE"/>
    <w:rsid w:val="00554F55"/>
    <w:rsid w:val="00554FD5"/>
    <w:rsid w:val="00555CA6"/>
    <w:rsid w:val="005578FE"/>
    <w:rsid w:val="00561140"/>
    <w:rsid w:val="005645C1"/>
    <w:rsid w:val="00564774"/>
    <w:rsid w:val="00566C1F"/>
    <w:rsid w:val="0056742A"/>
    <w:rsid w:val="00571D5D"/>
    <w:rsid w:val="00576522"/>
    <w:rsid w:val="00590768"/>
    <w:rsid w:val="00590EF0"/>
    <w:rsid w:val="005921AA"/>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10C"/>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35991"/>
    <w:rsid w:val="006422B8"/>
    <w:rsid w:val="00644072"/>
    <w:rsid w:val="00645763"/>
    <w:rsid w:val="00647D10"/>
    <w:rsid w:val="0065023C"/>
    <w:rsid w:val="00655B85"/>
    <w:rsid w:val="00660621"/>
    <w:rsid w:val="00670928"/>
    <w:rsid w:val="00670F15"/>
    <w:rsid w:val="006710E7"/>
    <w:rsid w:val="00671AB1"/>
    <w:rsid w:val="0067534C"/>
    <w:rsid w:val="00677232"/>
    <w:rsid w:val="0068134C"/>
    <w:rsid w:val="006846C7"/>
    <w:rsid w:val="00690148"/>
    <w:rsid w:val="00690539"/>
    <w:rsid w:val="0069169F"/>
    <w:rsid w:val="00694235"/>
    <w:rsid w:val="00694B5E"/>
    <w:rsid w:val="006A766B"/>
    <w:rsid w:val="006B11F6"/>
    <w:rsid w:val="006B4F6F"/>
    <w:rsid w:val="006B5E99"/>
    <w:rsid w:val="006B61B6"/>
    <w:rsid w:val="006B6F18"/>
    <w:rsid w:val="006B77BF"/>
    <w:rsid w:val="006C0203"/>
    <w:rsid w:val="006C0E07"/>
    <w:rsid w:val="006C2A41"/>
    <w:rsid w:val="006C4A9F"/>
    <w:rsid w:val="006C6606"/>
    <w:rsid w:val="006E5F49"/>
    <w:rsid w:val="006E751B"/>
    <w:rsid w:val="006F3359"/>
    <w:rsid w:val="006F3E10"/>
    <w:rsid w:val="006F65C4"/>
    <w:rsid w:val="006F6E87"/>
    <w:rsid w:val="00701174"/>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4045"/>
    <w:rsid w:val="00735B68"/>
    <w:rsid w:val="00740D0A"/>
    <w:rsid w:val="00742337"/>
    <w:rsid w:val="007457D0"/>
    <w:rsid w:val="00746B6E"/>
    <w:rsid w:val="00747039"/>
    <w:rsid w:val="0075488E"/>
    <w:rsid w:val="00754C1C"/>
    <w:rsid w:val="00756AFA"/>
    <w:rsid w:val="007579CE"/>
    <w:rsid w:val="00761BDF"/>
    <w:rsid w:val="00761F38"/>
    <w:rsid w:val="007634F5"/>
    <w:rsid w:val="007708BB"/>
    <w:rsid w:val="00770CE2"/>
    <w:rsid w:val="00776A3C"/>
    <w:rsid w:val="00777080"/>
    <w:rsid w:val="00780E86"/>
    <w:rsid w:val="00785377"/>
    <w:rsid w:val="00786BDC"/>
    <w:rsid w:val="0078771F"/>
    <w:rsid w:val="00793DA5"/>
    <w:rsid w:val="00796C4E"/>
    <w:rsid w:val="007A212F"/>
    <w:rsid w:val="007A51F4"/>
    <w:rsid w:val="007A6842"/>
    <w:rsid w:val="007B2268"/>
    <w:rsid w:val="007B2621"/>
    <w:rsid w:val="007B51B8"/>
    <w:rsid w:val="007B5ADD"/>
    <w:rsid w:val="007C3483"/>
    <w:rsid w:val="007C46D1"/>
    <w:rsid w:val="007C53E5"/>
    <w:rsid w:val="007C6AAF"/>
    <w:rsid w:val="007D10D8"/>
    <w:rsid w:val="007D3BE5"/>
    <w:rsid w:val="007D3DAF"/>
    <w:rsid w:val="007D46DA"/>
    <w:rsid w:val="007E0057"/>
    <w:rsid w:val="007E0EDB"/>
    <w:rsid w:val="007E1D23"/>
    <w:rsid w:val="007E5172"/>
    <w:rsid w:val="007E6E05"/>
    <w:rsid w:val="007F5861"/>
    <w:rsid w:val="007F6595"/>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3074"/>
    <w:rsid w:val="008555DE"/>
    <w:rsid w:val="0085785E"/>
    <w:rsid w:val="00860908"/>
    <w:rsid w:val="00861FE7"/>
    <w:rsid w:val="00862E9D"/>
    <w:rsid w:val="00866DF3"/>
    <w:rsid w:val="00866F51"/>
    <w:rsid w:val="0087324A"/>
    <w:rsid w:val="0087418A"/>
    <w:rsid w:val="0087555B"/>
    <w:rsid w:val="0087575A"/>
    <w:rsid w:val="0088359D"/>
    <w:rsid w:val="00886FBB"/>
    <w:rsid w:val="00892269"/>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532B"/>
    <w:rsid w:val="00916665"/>
    <w:rsid w:val="00921568"/>
    <w:rsid w:val="00926994"/>
    <w:rsid w:val="00935317"/>
    <w:rsid w:val="00941260"/>
    <w:rsid w:val="00941D10"/>
    <w:rsid w:val="00945E3B"/>
    <w:rsid w:val="009477BA"/>
    <w:rsid w:val="0095034A"/>
    <w:rsid w:val="009521DB"/>
    <w:rsid w:val="009526F9"/>
    <w:rsid w:val="0095286A"/>
    <w:rsid w:val="009556E9"/>
    <w:rsid w:val="00965AD1"/>
    <w:rsid w:val="00966B81"/>
    <w:rsid w:val="00967932"/>
    <w:rsid w:val="00975183"/>
    <w:rsid w:val="009767D4"/>
    <w:rsid w:val="0097782B"/>
    <w:rsid w:val="00977FEA"/>
    <w:rsid w:val="009836F1"/>
    <w:rsid w:val="00985747"/>
    <w:rsid w:val="00987207"/>
    <w:rsid w:val="00987D4F"/>
    <w:rsid w:val="00991CC3"/>
    <w:rsid w:val="00997B2E"/>
    <w:rsid w:val="009A0D91"/>
    <w:rsid w:val="009A301A"/>
    <w:rsid w:val="009A3F9E"/>
    <w:rsid w:val="009A4317"/>
    <w:rsid w:val="009A505A"/>
    <w:rsid w:val="009B1F46"/>
    <w:rsid w:val="009B203D"/>
    <w:rsid w:val="009B2A20"/>
    <w:rsid w:val="009B2CDB"/>
    <w:rsid w:val="009B3FE6"/>
    <w:rsid w:val="009B4055"/>
    <w:rsid w:val="009B553E"/>
    <w:rsid w:val="009B719A"/>
    <w:rsid w:val="009B7B32"/>
    <w:rsid w:val="009C136D"/>
    <w:rsid w:val="009C2BEF"/>
    <w:rsid w:val="009C554A"/>
    <w:rsid w:val="009D1163"/>
    <w:rsid w:val="009D565B"/>
    <w:rsid w:val="009D5A70"/>
    <w:rsid w:val="009D7FEC"/>
    <w:rsid w:val="009F186F"/>
    <w:rsid w:val="009F3E84"/>
    <w:rsid w:val="009F7FD1"/>
    <w:rsid w:val="00A019F6"/>
    <w:rsid w:val="00A055C0"/>
    <w:rsid w:val="00A06430"/>
    <w:rsid w:val="00A068B3"/>
    <w:rsid w:val="00A078AC"/>
    <w:rsid w:val="00A07F74"/>
    <w:rsid w:val="00A158BF"/>
    <w:rsid w:val="00A16B8E"/>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9E3"/>
    <w:rsid w:val="00A700B0"/>
    <w:rsid w:val="00A70FD7"/>
    <w:rsid w:val="00A7132F"/>
    <w:rsid w:val="00A76CCA"/>
    <w:rsid w:val="00A779A7"/>
    <w:rsid w:val="00A84226"/>
    <w:rsid w:val="00AA12F8"/>
    <w:rsid w:val="00AA3449"/>
    <w:rsid w:val="00AA4566"/>
    <w:rsid w:val="00AB6AAC"/>
    <w:rsid w:val="00AB772A"/>
    <w:rsid w:val="00AC7702"/>
    <w:rsid w:val="00AD5650"/>
    <w:rsid w:val="00AD67F8"/>
    <w:rsid w:val="00AD7442"/>
    <w:rsid w:val="00AE03D3"/>
    <w:rsid w:val="00AE1648"/>
    <w:rsid w:val="00AE24A5"/>
    <w:rsid w:val="00AE7441"/>
    <w:rsid w:val="00AF0C8D"/>
    <w:rsid w:val="00AF1319"/>
    <w:rsid w:val="00AF28A5"/>
    <w:rsid w:val="00AF41BF"/>
    <w:rsid w:val="00AF7F2C"/>
    <w:rsid w:val="00B026A8"/>
    <w:rsid w:val="00B03153"/>
    <w:rsid w:val="00B035F3"/>
    <w:rsid w:val="00B0541B"/>
    <w:rsid w:val="00B067E8"/>
    <w:rsid w:val="00B07406"/>
    <w:rsid w:val="00B1278B"/>
    <w:rsid w:val="00B145CC"/>
    <w:rsid w:val="00B1669A"/>
    <w:rsid w:val="00B17DA2"/>
    <w:rsid w:val="00B217A5"/>
    <w:rsid w:val="00B24195"/>
    <w:rsid w:val="00B272D4"/>
    <w:rsid w:val="00B27A6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23492"/>
    <w:rsid w:val="00C329A4"/>
    <w:rsid w:val="00C35549"/>
    <w:rsid w:val="00C3570C"/>
    <w:rsid w:val="00C37766"/>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D84"/>
    <w:rsid w:val="00C90F1A"/>
    <w:rsid w:val="00C92367"/>
    <w:rsid w:val="00C93540"/>
    <w:rsid w:val="00C94049"/>
    <w:rsid w:val="00C94258"/>
    <w:rsid w:val="00C960E7"/>
    <w:rsid w:val="00CA043C"/>
    <w:rsid w:val="00CA238B"/>
    <w:rsid w:val="00CA6F6B"/>
    <w:rsid w:val="00CB11F7"/>
    <w:rsid w:val="00CB2FCE"/>
    <w:rsid w:val="00CB4F92"/>
    <w:rsid w:val="00CC1FAA"/>
    <w:rsid w:val="00CE15C0"/>
    <w:rsid w:val="00CE68F2"/>
    <w:rsid w:val="00CE72B9"/>
    <w:rsid w:val="00CF07A9"/>
    <w:rsid w:val="00CF41C8"/>
    <w:rsid w:val="00D006B4"/>
    <w:rsid w:val="00D0217A"/>
    <w:rsid w:val="00D02406"/>
    <w:rsid w:val="00D03706"/>
    <w:rsid w:val="00D20820"/>
    <w:rsid w:val="00D25404"/>
    <w:rsid w:val="00D25C8F"/>
    <w:rsid w:val="00D25E9F"/>
    <w:rsid w:val="00D26449"/>
    <w:rsid w:val="00D266FC"/>
    <w:rsid w:val="00D32AFD"/>
    <w:rsid w:val="00D373DB"/>
    <w:rsid w:val="00D42141"/>
    <w:rsid w:val="00D4577F"/>
    <w:rsid w:val="00D474F8"/>
    <w:rsid w:val="00D5353F"/>
    <w:rsid w:val="00D55F4B"/>
    <w:rsid w:val="00D56B1D"/>
    <w:rsid w:val="00D56B90"/>
    <w:rsid w:val="00D64856"/>
    <w:rsid w:val="00D717FD"/>
    <w:rsid w:val="00D83829"/>
    <w:rsid w:val="00D84486"/>
    <w:rsid w:val="00D93D36"/>
    <w:rsid w:val="00D94B1E"/>
    <w:rsid w:val="00D9657F"/>
    <w:rsid w:val="00DA1786"/>
    <w:rsid w:val="00DA1884"/>
    <w:rsid w:val="00DA22C7"/>
    <w:rsid w:val="00DA477A"/>
    <w:rsid w:val="00DA56C7"/>
    <w:rsid w:val="00DB10AA"/>
    <w:rsid w:val="00DB20C2"/>
    <w:rsid w:val="00DB32CD"/>
    <w:rsid w:val="00DB36DF"/>
    <w:rsid w:val="00DB6C4A"/>
    <w:rsid w:val="00DC138E"/>
    <w:rsid w:val="00DD408A"/>
    <w:rsid w:val="00DE44F9"/>
    <w:rsid w:val="00DE4DE1"/>
    <w:rsid w:val="00DE7F9B"/>
    <w:rsid w:val="00DF3665"/>
    <w:rsid w:val="00DF4032"/>
    <w:rsid w:val="00DF61ED"/>
    <w:rsid w:val="00E00A5F"/>
    <w:rsid w:val="00E029A9"/>
    <w:rsid w:val="00E04B80"/>
    <w:rsid w:val="00E04F71"/>
    <w:rsid w:val="00E06FA2"/>
    <w:rsid w:val="00E0766D"/>
    <w:rsid w:val="00E104CA"/>
    <w:rsid w:val="00E20028"/>
    <w:rsid w:val="00E2056F"/>
    <w:rsid w:val="00E22737"/>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570DA"/>
    <w:rsid w:val="00E61AE2"/>
    <w:rsid w:val="00E7284D"/>
    <w:rsid w:val="00E73C97"/>
    <w:rsid w:val="00E74392"/>
    <w:rsid w:val="00E75627"/>
    <w:rsid w:val="00E86396"/>
    <w:rsid w:val="00E91749"/>
    <w:rsid w:val="00E93E23"/>
    <w:rsid w:val="00E94B83"/>
    <w:rsid w:val="00E96C4F"/>
    <w:rsid w:val="00EB3114"/>
    <w:rsid w:val="00EB4FA9"/>
    <w:rsid w:val="00EB7406"/>
    <w:rsid w:val="00EC05A2"/>
    <w:rsid w:val="00EC1B2B"/>
    <w:rsid w:val="00EC451A"/>
    <w:rsid w:val="00EC7595"/>
    <w:rsid w:val="00ED447D"/>
    <w:rsid w:val="00ED6DDC"/>
    <w:rsid w:val="00EE13FB"/>
    <w:rsid w:val="00EE256C"/>
    <w:rsid w:val="00EF16F2"/>
    <w:rsid w:val="00EF2744"/>
    <w:rsid w:val="00EF300A"/>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617F1"/>
    <w:rsid w:val="00F61E75"/>
    <w:rsid w:val="00F632EC"/>
    <w:rsid w:val="00F63640"/>
    <w:rsid w:val="00F63C6C"/>
    <w:rsid w:val="00F654E9"/>
    <w:rsid w:val="00F657AA"/>
    <w:rsid w:val="00F6753A"/>
    <w:rsid w:val="00F75396"/>
    <w:rsid w:val="00F80935"/>
    <w:rsid w:val="00F81FA2"/>
    <w:rsid w:val="00F87F3E"/>
    <w:rsid w:val="00F95F95"/>
    <w:rsid w:val="00F9739C"/>
    <w:rsid w:val="00FA0CEB"/>
    <w:rsid w:val="00FA13DE"/>
    <w:rsid w:val="00FB0185"/>
    <w:rsid w:val="00FC2304"/>
    <w:rsid w:val="00FC4C04"/>
    <w:rsid w:val="00FC5120"/>
    <w:rsid w:val="00FC632E"/>
    <w:rsid w:val="00FC6D91"/>
    <w:rsid w:val="00FD24AC"/>
    <w:rsid w:val="00FD69E3"/>
    <w:rsid w:val="00FE38B2"/>
    <w:rsid w:val="00FE78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hyperlink" Target="file:///D:\Carpetas%20personales\Escritorio\Tratamiento-endovascular-de-aneurismas-cerebrales-incidentales\TFG_Lourdes_Ruiz_Ortega.docx" TargetMode="Externa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header" Target="header5.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header" Target="header4.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34696"/>
    <w:rsid w:val="00277410"/>
    <w:rsid w:val="00294117"/>
    <w:rsid w:val="002A047B"/>
    <w:rsid w:val="002B6689"/>
    <w:rsid w:val="00356D5C"/>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F25492"/>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 w:type="paragraph" w:customStyle="1" w:styleId="C46844ABE8CD4B7286CAD97DDEFA2BC1">
    <w:name w:val="C46844ABE8CD4B7286CAD97DDEFA2BC1"/>
    <w:rsid w:val="0023469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64B657-93BD-4A08-A98F-39B0FD7E06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390</TotalTime>
  <Pages>26</Pages>
  <Words>24006</Words>
  <Characters>127955</Characters>
  <Application>Microsoft Office Word</Application>
  <DocSecurity>0</DocSecurity>
  <Lines>7526</Lines>
  <Paragraphs>2140</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49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27</cp:revision>
  <dcterms:created xsi:type="dcterms:W3CDTF">2009-12-19T20:05:00Z</dcterms:created>
  <dcterms:modified xsi:type="dcterms:W3CDTF">2018-05-3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GEpHDSm"/&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